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AB0D7B">
      <w:pPr>
        <w:spacing w:before="240"/>
        <w:rPr>
          <w:b/>
          <w:sz w:val="24"/>
          <w:szCs w:val="24"/>
        </w:rPr>
      </w:pPr>
      <w:r>
        <w:rPr>
          <w:b/>
          <w:sz w:val="24"/>
          <w:szCs w:val="24"/>
        </w:rPr>
        <w:t>Article information</w:t>
      </w:r>
    </w:p>
    <w:p w14:paraId="12D90D62" w14:textId="77777777" w:rsidR="00E648BD" w:rsidRDefault="00AB0D7B">
      <w:pPr>
        <w:spacing w:before="240"/>
      </w:pPr>
      <w:r>
        <w:rPr>
          <w:b/>
        </w:rPr>
        <w:t>Article title</w:t>
      </w:r>
    </w:p>
    <w:p w14:paraId="3AE0ACDC" w14:textId="47B66DD2" w:rsidR="00B9756D" w:rsidRDefault="00B9756D">
      <w:pPr>
        <w:rPr>
          <w:i/>
          <w:color w:val="1155CC"/>
        </w:rPr>
      </w:pPr>
    </w:p>
    <w:p w14:paraId="3C9FE31C" w14:textId="4590F543" w:rsidR="00B9756D" w:rsidRPr="00B9756D" w:rsidRDefault="00B9756D" w:rsidP="00B9756D">
      <w:bookmarkStart w:id="0" w:name="_Hlk123993358"/>
      <w:r>
        <w:t xml:space="preserve">Materials Science Optimization Benchmark Dataset for </w:t>
      </w:r>
      <w:r w:rsidR="00BC2363">
        <w:t xml:space="preserve">High-dimensional, Multi-objective, </w:t>
      </w:r>
      <w:r>
        <w:t>Multi-fidelity</w:t>
      </w:r>
      <w:r w:rsidR="00BC2363">
        <w:t xml:space="preserve"> </w:t>
      </w:r>
      <w:r w:rsidR="00F523FB">
        <w:t>Optimization of CrabNet Hyperparameters</w:t>
      </w:r>
    </w:p>
    <w:bookmarkEnd w:id="0"/>
    <w:p w14:paraId="42DB7B63" w14:textId="77777777" w:rsidR="00E648BD" w:rsidRDefault="00AB0D7B">
      <w:pPr>
        <w:spacing w:before="240"/>
        <w:rPr>
          <w:b/>
        </w:rPr>
      </w:pPr>
      <w:r>
        <w:rPr>
          <w:b/>
        </w:rPr>
        <w:t>Authors</w:t>
      </w:r>
    </w:p>
    <w:p w14:paraId="70DBB313" w14:textId="3771C282" w:rsidR="00B9756D" w:rsidRDefault="00B9756D">
      <w:pPr>
        <w:rPr>
          <w:i/>
          <w:color w:val="1155CC"/>
        </w:rPr>
      </w:pPr>
    </w:p>
    <w:p w14:paraId="223FD091" w14:textId="1DFBB1BD" w:rsidR="00B9756D" w:rsidRPr="00B9756D" w:rsidRDefault="00B9756D" w:rsidP="00B9756D">
      <w:pPr>
        <w:rPr>
          <w:vertAlign w:val="superscript"/>
        </w:rPr>
      </w:pPr>
      <w:r>
        <w:t>Sterling G. Baird</w:t>
      </w:r>
      <w:r>
        <w:rPr>
          <w:vertAlign w:val="superscript"/>
        </w:rPr>
        <w:t>1</w:t>
      </w:r>
      <w:r>
        <w:t xml:space="preserve">*, </w:t>
      </w:r>
      <w:r w:rsidR="00EE0E06">
        <w:t>Jeet</w:t>
      </w:r>
      <w:r w:rsidR="0017696F">
        <w:t xml:space="preserve"> N.</w:t>
      </w:r>
      <w:r w:rsidR="00EE0E06">
        <w:t xml:space="preserve"> Parikh</w:t>
      </w:r>
      <w:r w:rsidR="00EE0E06">
        <w:rPr>
          <w:vertAlign w:val="superscript"/>
        </w:rPr>
        <w:t>2</w:t>
      </w:r>
      <w:r w:rsidR="00EE0E06">
        <w:t xml:space="preserve">, </w:t>
      </w:r>
      <w:r>
        <w:t>Taylor D. Sparks</w:t>
      </w:r>
      <w:r>
        <w:rPr>
          <w:vertAlign w:val="superscript"/>
        </w:rPr>
        <w:t>1</w:t>
      </w:r>
      <w:ins w:id="1" w:author="Sterling Baird" w:date="2023-03-14T10:10:00Z">
        <w:r w:rsidR="008619AE">
          <w:rPr>
            <w:vertAlign w:val="superscript"/>
          </w:rPr>
          <w:t>,3</w:t>
        </w:r>
      </w:ins>
    </w:p>
    <w:p w14:paraId="5B9C2A6C" w14:textId="77777777" w:rsidR="00E648BD" w:rsidRDefault="00AB0D7B">
      <w:pPr>
        <w:spacing w:before="240"/>
        <w:rPr>
          <w:b/>
        </w:rPr>
      </w:pPr>
      <w:r>
        <w:rPr>
          <w:b/>
        </w:rPr>
        <w:t>Affiliations</w:t>
      </w:r>
    </w:p>
    <w:p w14:paraId="43F7E4FD" w14:textId="232E5437" w:rsidR="00B9756D" w:rsidRDefault="00B9756D" w:rsidP="00B9756D">
      <w:r>
        <w:t xml:space="preserve">1. </w:t>
      </w:r>
      <w:r w:rsidRPr="00B9756D">
        <w:t>Materials Science &amp; Engineering</w:t>
      </w:r>
      <w:r>
        <w:t xml:space="preserve">, </w:t>
      </w:r>
      <w:r w:rsidR="00EE0E06">
        <w:t xml:space="preserve">University of Utah, </w:t>
      </w:r>
      <w:r w:rsidRPr="00B9756D">
        <w:t>122 S. Central Campus Drive, #304</w:t>
      </w:r>
      <w:r>
        <w:t xml:space="preserve"> </w:t>
      </w:r>
      <w:r w:rsidRPr="00B9756D">
        <w:t>Salt Lake City, Utah 84112</w:t>
      </w:r>
    </w:p>
    <w:p w14:paraId="6509F0E1" w14:textId="4397D1B3" w:rsidR="00EE0E06" w:rsidRDefault="00EE0E06" w:rsidP="00B9756D">
      <w:pPr>
        <w:rPr>
          <w:ins w:id="2" w:author="Sterling Baird" w:date="2023-03-14T10:10:00Z"/>
        </w:rPr>
      </w:pPr>
      <w:r>
        <w:t xml:space="preserve">2. </w:t>
      </w:r>
      <w:r w:rsidRPr="00EE0E06">
        <w:t>Northwood High School, 4515 Portola Pkwy, Irvine, CA 92620</w:t>
      </w:r>
    </w:p>
    <w:p w14:paraId="325492AD" w14:textId="001BE8DA" w:rsidR="008619AE" w:rsidRPr="00B9756D" w:rsidRDefault="008619AE" w:rsidP="00B9756D">
      <w:ins w:id="3" w:author="Sterling Baird" w:date="2023-03-14T10:10:00Z">
        <w:r>
          <w:t xml:space="preserve">3. </w:t>
        </w:r>
        <w:r w:rsidRPr="008619AE">
          <w:t>Chemistry Department, University of Liverpool, Liverpool, L7 3NY, United Kingdom</w:t>
        </w:r>
      </w:ins>
    </w:p>
    <w:p w14:paraId="559EC666" w14:textId="77777777" w:rsidR="00E648BD" w:rsidRDefault="00AB0D7B">
      <w:pPr>
        <w:spacing w:before="240"/>
        <w:rPr>
          <w:b/>
        </w:rPr>
      </w:pPr>
      <w:r>
        <w:rPr>
          <w:b/>
        </w:rPr>
        <w:t>Corresponding author’s email address and Twitter handle</w:t>
      </w:r>
    </w:p>
    <w:p w14:paraId="01CD7140" w14:textId="62123301" w:rsidR="00B9756D" w:rsidRDefault="00000000" w:rsidP="00B9756D">
      <w:hyperlink r:id="rId11"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AB0D7B">
      <w:pPr>
        <w:spacing w:before="240"/>
        <w:rPr>
          <w:i/>
        </w:rPr>
      </w:pPr>
      <w:r>
        <w:rPr>
          <w:b/>
        </w:rPr>
        <w:t>Keywords</w:t>
      </w:r>
    </w:p>
    <w:p w14:paraId="47462F06" w14:textId="086DE97D" w:rsidR="00B9756D" w:rsidRPr="00B9756D" w:rsidRDefault="00B9756D" w:rsidP="00B9756D">
      <w:r>
        <w:t xml:space="preserve">adaptive design, </w:t>
      </w:r>
      <w:r w:rsidR="00586ED6">
        <w:t>Bayesian optimization</w:t>
      </w:r>
      <w:r w:rsidR="007D5D06">
        <w:t>,</w:t>
      </w:r>
      <w:r w:rsidR="00BC2363">
        <w:t xml:space="preserve"> formulation optimization, </w:t>
      </w:r>
      <w:proofErr w:type="spellStart"/>
      <w:r w:rsidR="00586ED6">
        <w:t>PseudoCrab</w:t>
      </w:r>
      <w:proofErr w:type="spellEnd"/>
    </w:p>
    <w:p w14:paraId="3EB8F743" w14:textId="77777777" w:rsidR="00E648BD" w:rsidRDefault="00AB0D7B">
      <w:pPr>
        <w:spacing w:before="240"/>
        <w:rPr>
          <w:b/>
          <w:sz w:val="24"/>
          <w:szCs w:val="24"/>
        </w:rPr>
      </w:pPr>
      <w:r>
        <w:rPr>
          <w:b/>
        </w:rPr>
        <w:t>A</w:t>
      </w:r>
      <w:r>
        <w:rPr>
          <w:b/>
          <w:sz w:val="24"/>
          <w:szCs w:val="24"/>
        </w:rPr>
        <w:t>bstract</w:t>
      </w:r>
    </w:p>
    <w:p w14:paraId="3B9D75F7" w14:textId="273BA0A3" w:rsidR="00B9756D" w:rsidRDefault="00B9756D" w:rsidP="00B9756D"/>
    <w:p w14:paraId="6041682E" w14:textId="34AE59BC" w:rsidR="00942E0E" w:rsidRDefault="00DE6612" w:rsidP="00DE6612">
      <w:ins w:id="4" w:author="Sterling Baird" w:date="2023-03-06T13:40:00Z">
        <w:r>
          <w:t xml:space="preserve">Benchmarks are crucial for driving progress in scientific disciplines. To be effective, benchmarks should closely mimic real-world tasks while being computationally efficient, allowing for accessibility and repeatability. </w:t>
        </w:r>
      </w:ins>
      <w:ins w:id="5" w:author="Sterling Baird" w:date="2023-03-06T14:06:00Z">
        <w:r w:rsidR="007F7E0C">
          <w:t>D</w:t>
        </w:r>
      </w:ins>
      <w:ins w:id="6" w:author="Sterling Baird" w:date="2023-03-06T13:40:00Z">
        <w:r>
          <w:t>evelop</w:t>
        </w:r>
      </w:ins>
      <w:ins w:id="7" w:author="Sterling Baird" w:date="2023-03-06T14:06:00Z">
        <w:r w:rsidR="007F7E0C">
          <w:t>ing</w:t>
        </w:r>
      </w:ins>
      <w:ins w:id="8" w:author="Sterling Baird" w:date="2023-03-06T13:40:00Z">
        <w:r>
          <w:t xml:space="preserve"> surrogate models that can be indistinguishable from the ground truth observation within the explored dataset bounds</w:t>
        </w:r>
      </w:ins>
      <w:ins w:id="9" w:author="Sterling Baird" w:date="2023-03-06T14:06:00Z">
        <w:r w:rsidR="007F7E0C">
          <w:t xml:space="preserve"> dramatically reduces the computational burden of running benchmarks without sacrificing quality</w:t>
        </w:r>
      </w:ins>
      <w:ins w:id="10" w:author="Sterling Baird" w:date="2023-03-06T13:40:00Z">
        <w:r>
          <w:t xml:space="preserve">, </w:t>
        </w:r>
      </w:ins>
      <w:ins w:id="11" w:author="Sterling Baird" w:date="2023-03-06T14:06:00Z">
        <w:r w:rsidR="007F7E0C">
          <w:t xml:space="preserve">but this </w:t>
        </w:r>
      </w:ins>
      <w:ins w:id="12" w:author="Sterling Baird" w:date="2023-03-06T13:40:00Z">
        <w:r>
          <w:t>requir</w:t>
        </w:r>
      </w:ins>
      <w:ins w:id="13" w:author="Sterling Baird" w:date="2023-03-06T14:06:00Z">
        <w:r w:rsidR="007F7E0C">
          <w:t xml:space="preserve">es </w:t>
        </w:r>
      </w:ins>
      <w:ins w:id="14" w:author="Sterling Baird" w:date="2023-03-06T13:40:00Z">
        <w:r>
          <w:t xml:space="preserve">a large amount of </w:t>
        </w:r>
      </w:ins>
      <w:ins w:id="15" w:author="Sterling Baird" w:date="2023-03-06T14:06:00Z">
        <w:r w:rsidR="007F7E0C">
          <w:t xml:space="preserve">initial </w:t>
        </w:r>
      </w:ins>
      <w:ins w:id="16" w:author="Sterling Baird" w:date="2023-03-06T13:40:00Z">
        <w:r>
          <w:t xml:space="preserve">data. In the fields of materials science and chemistry, relevant optimization tasks can be challenging due to their complexity, which includes hierarchical, noisy, multi-fidelity, multi-objective, high-dimensional, and non-linearly correlated variables. Additionally, they may include mixed numerical and categorical variables that are subject to linear and non-linear constraints. Simulating or experimentally verifying such tasks can be difficult, which is why benchmarks are essential. This study aimed to overcome these challenges by generating 173219 quasi-random hyperparameter combinations across 23 hyperparameters and using them to train CrabNet on the </w:t>
        </w:r>
        <w:proofErr w:type="spellStart"/>
        <w:r>
          <w:t>Matbench</w:t>
        </w:r>
        <w:proofErr w:type="spellEnd"/>
        <w:r>
          <w:t xml:space="preserve"> experimental band gap dataset (Computational runtime: </w:t>
        </w:r>
        <w:r w:rsidRPr="00585493">
          <w:t>387 RTX-2080-Ti GPU days</w:t>
        </w:r>
        <w:r>
          <w:t xml:space="preserve">). The results were stored in a free-tier shared MongoDB Atlas dataset, creating a regression dataset that maps hyperparameter combinations to metrics such as MAE, RMSE, computational runtime, and model size for the CrabNet model trained on the </w:t>
        </w:r>
        <w:proofErr w:type="spellStart"/>
        <w:r>
          <w:t>Matbench</w:t>
        </w:r>
        <w:proofErr w:type="spellEnd"/>
        <w:r>
          <w:t xml:space="preserve"> experimental band gap benchmark task. To simulate the actual simulations, heteroskedastic noise was incorporated into the regression dataset, and bad hyperparameter </w:t>
        </w:r>
        <w:r>
          <w:lastRenderedPageBreak/>
          <w:t>combinations were excluded. Percentile ranks were computed within each group of identical parameter sets to capture heteroskedastic noise, rather than assuming Gaussian noise as is done in traditional approaches. This approach can be applied to other benchmark datasets, bridging the gap between optimization benchmarks with low computational overhead and realistically complex, real-world optimization scenarios.</w:t>
        </w:r>
      </w:ins>
      <w:del w:id="17" w:author="Sterling Baird" w:date="2023-03-06T13:39:00Z">
        <w:r w:rsidR="00206412" w:rsidRPr="00206412" w:rsidDel="00DE6612">
          <w:delTex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w:delText>
        </w:r>
        <w:r w:rsidR="00206412" w:rsidRPr="00585493" w:rsidDel="00DE6612">
          <w:delText xml:space="preserve">mixed numerical and categorical variables subject to linear and non-linear constraints. To complicate matters, unexpected, failed simulation or experimental regions may be present in the search space. </w:delText>
        </w:r>
        <w:r w:rsidR="006E0DD3" w:rsidRPr="00585493" w:rsidDel="00DE6612">
          <w:delText xml:space="preserve">In this study, </w:delText>
        </w:r>
        <w:r w:rsidR="00E44AB5" w:rsidRPr="00585493" w:rsidDel="00DE6612">
          <w:rPr>
            <w:iCs/>
          </w:rPr>
          <w:delText xml:space="preserve">173219 </w:delText>
        </w:r>
        <w:r w:rsidR="006E0DD3" w:rsidRPr="00585493" w:rsidDel="00DE6612">
          <w:delText xml:space="preserve">quasi-random hyperparameter combinations were generated across 23 hyperparameters and used to train CrabNet on the Matbench experimental band gap dataset. The results were logged to a free-tier shared MongoDB Atlas dataset. </w:delText>
        </w:r>
        <w:r w:rsidR="00786EE1" w:rsidRPr="00585493" w:rsidDel="00DE6612">
          <w:delText xml:space="preserve">This study resulted </w:delText>
        </w:r>
        <w:r w:rsidR="00AB0D7B" w:rsidRPr="00585493" w:rsidDel="00DE6612">
          <w:delText xml:space="preserve">in </w:delText>
        </w:r>
        <w:r w:rsidR="00206412" w:rsidRPr="00585493" w:rsidDel="00DE6612">
          <w:delText xml:space="preserve">a regression dataset mapping </w:delText>
        </w:r>
        <w:r w:rsidR="00237579" w:rsidRPr="00585493" w:rsidDel="00DE6612">
          <w:delText xml:space="preserve">hyperparameter combinations </w:delText>
        </w:r>
        <w:r w:rsidR="00206412" w:rsidRPr="00585493" w:rsidDel="00DE6612">
          <w:delText xml:space="preserve">(including repeats) to </w:delText>
        </w:r>
        <w:r w:rsidR="00237579" w:rsidRPr="00585493" w:rsidDel="00DE6612">
          <w:delText>MAE, RMSE, computational runtime</w:delText>
        </w:r>
        <w:r w:rsidR="0087285E" w:rsidRPr="00585493" w:rsidDel="00DE6612">
          <w:delText>, and model size</w:delText>
        </w:r>
        <w:r w:rsidR="00237579" w:rsidRPr="00585493" w:rsidDel="00DE6612">
          <w:delText xml:space="preserve"> for CrabNet </w:delText>
        </w:r>
        <w:r w:rsidR="00237579" w:rsidRPr="0087285E" w:rsidDel="00DE6612">
          <w:rPr>
            <w:color w:val="000000" w:themeColor="text1"/>
          </w:rPr>
          <w:delText>model</w:delText>
        </w:r>
        <w:r w:rsidR="0087285E" w:rsidRPr="0087285E" w:rsidDel="00DE6612">
          <w:rPr>
            <w:color w:val="000000" w:themeColor="text1"/>
          </w:rPr>
          <w:delText xml:space="preserve"> trained on the Matbench experimental band gap benchmark task</w:delText>
        </w:r>
        <w:r w:rsidR="0087285E" w:rsidRPr="0087285E" w:rsidDel="00DE6612">
          <w:rPr>
            <w:color w:val="000000" w:themeColor="text1"/>
          </w:rPr>
          <w:fldChar w:fldCharType="begin"/>
        </w:r>
        <w:r w:rsidR="0087285E" w:rsidRPr="0087285E" w:rsidDel="00DE6612">
          <w:rPr>
            <w:color w:val="000000" w:themeColor="text1"/>
          </w:rPr>
          <w:delInstrText xml:space="preserve"> ADDIN ZOTERO_ITEM CSL_CITATION {"citationID":"pwZqKL76","properties":{"formattedCitation":"\\super 1\\nosupersub{}","plainCitation":"1","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schema":"https://github.com/citation-style-language/schema/raw/master/csl-citation.json"} </w:delInstrText>
        </w:r>
        <w:r w:rsidR="0087285E" w:rsidRPr="0087285E" w:rsidDel="00DE6612">
          <w:rPr>
            <w:color w:val="000000" w:themeColor="text1"/>
          </w:rPr>
          <w:fldChar w:fldCharType="separate"/>
        </w:r>
        <w:r w:rsidR="0087285E" w:rsidRPr="0087285E" w:rsidDel="00DE6612">
          <w:rPr>
            <w:color w:val="000000" w:themeColor="text1"/>
            <w:szCs w:val="24"/>
            <w:vertAlign w:val="superscript"/>
          </w:rPr>
          <w:delText>1</w:delText>
        </w:r>
        <w:r w:rsidR="0087285E" w:rsidRPr="0087285E" w:rsidDel="00DE6612">
          <w:rPr>
            <w:color w:val="000000" w:themeColor="text1"/>
          </w:rPr>
          <w:fldChar w:fldCharType="end"/>
        </w:r>
        <w:r w:rsidR="00206412" w:rsidRPr="0087285E" w:rsidDel="00DE6612">
          <w:rPr>
            <w:color w:val="000000" w:themeColor="text1"/>
          </w:rPr>
          <w:delText xml:space="preserve">. </w:delText>
        </w:r>
        <w:bookmarkStart w:id="18" w:name="_Hlk123993477"/>
        <w:r w:rsidR="00786EE1" w:rsidRPr="0087285E" w:rsidDel="00DE6612">
          <w:rPr>
            <w:color w:val="000000" w:themeColor="text1"/>
          </w:rPr>
          <w:delText xml:space="preserve">This dataset is </w:delText>
        </w:r>
        <w:r w:rsidR="00206412" w:rsidRPr="0087285E" w:rsidDel="00DE6612">
          <w:rPr>
            <w:color w:val="000000" w:themeColor="text1"/>
          </w:rPr>
          <w:delText xml:space="preserve">used to create a surrogate model as close as possible to running the actual simulations </w:delText>
        </w:r>
        <w:bookmarkEnd w:id="18"/>
        <w:r w:rsidR="00206412" w:rsidRPr="00206412" w:rsidDel="00DE6612">
          <w:delText xml:space="preserve">by incorporating heteroskedastic noise. </w:delText>
        </w:r>
        <w:r w:rsidR="00786EE1" w:rsidDel="00DE6612">
          <w:delText xml:space="preserve">Failure cases for bad hyperparameter combinations were excluded via careful construction of the hyperparameter search space, and so were not considered as was done in prior work. </w:delText>
        </w:r>
        <w:r w:rsidR="00206412" w:rsidRPr="00206412" w:rsidDel="00DE6612">
          <w:delText>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delText>
        </w:r>
      </w:del>
    </w:p>
    <w:p w14:paraId="7D515F09" w14:textId="77777777" w:rsidR="00E648BD" w:rsidRDefault="00AB0D7B">
      <w:pPr>
        <w:spacing w:before="240"/>
        <w:rPr>
          <w:b/>
          <w:sz w:val="24"/>
          <w:szCs w:val="24"/>
        </w:rPr>
      </w:pPr>
      <w:r>
        <w:rPr>
          <w:b/>
          <w:sz w:val="24"/>
          <w:szCs w:val="24"/>
        </w:rPr>
        <w:t>Specifications table</w:t>
      </w:r>
    </w:p>
    <w:p w14:paraId="35B7D248" w14:textId="5CEE5C08" w:rsidR="00E648BD" w:rsidRDefault="00E648BD"/>
    <w:tbl>
      <w:tblPr>
        <w:tblW w:w="933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AB0D7B">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AB0D7B">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27360CD7" w:rsidR="00947280" w:rsidRPr="003F6C31" w:rsidRDefault="00947280" w:rsidP="003F6C31">
            <w:r w:rsidRPr="0087285E">
              <w:rPr>
                <w:color w:val="000000" w:themeColor="text1"/>
              </w:rPr>
              <w:t xml:space="preserve">Composition-based </w:t>
            </w:r>
            <w:r w:rsidR="00237579" w:rsidRPr="0087285E">
              <w:rPr>
                <w:color w:val="000000" w:themeColor="text1"/>
              </w:rPr>
              <w:t xml:space="preserve">experimental </w:t>
            </w:r>
            <w:r w:rsidRPr="0087285E">
              <w:rPr>
                <w:color w:val="000000" w:themeColor="text1"/>
              </w:rPr>
              <w:t>band gap prediction</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AB0D7B">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AB0D7B">
            <w:pPr>
              <w:spacing w:line="240" w:lineRule="auto"/>
            </w:pPr>
            <w:r>
              <w:t>Table</w:t>
            </w:r>
          </w:p>
          <w:p w14:paraId="5D9E690C" w14:textId="321616E5" w:rsidR="0087285E"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AB0D7B">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15DD71C" w:rsidR="003F6C31" w:rsidRPr="003F6C31" w:rsidRDefault="00AC3189" w:rsidP="003F6C31">
            <w:ins w:id="19" w:author="Sterling Baird" w:date="2023-03-06T13:42:00Z">
              <w:r w:rsidRPr="00AC3189">
                <w:t xml:space="preserve">The data was obtained by executing CrabNet v2.0.8 (available at </w:t>
              </w:r>
              <w:r w:rsidRPr="00AC3189">
                <w:fldChar w:fldCharType="begin"/>
              </w:r>
              <w:r w:rsidRPr="00AC3189">
                <w:instrText xml:space="preserve"> HYPERLINK "https://github.com/sparks-baird/CrabNet" \t "_new" </w:instrText>
              </w:r>
              <w:r w:rsidRPr="00AC3189">
                <w:fldChar w:fldCharType="separate"/>
              </w:r>
              <w:r w:rsidRPr="00AC3189">
                <w:rPr>
                  <w:rStyle w:val="Hyperlink"/>
                </w:rPr>
                <w:t>https://github.com/sparks-baird/CrabNet</w:t>
              </w:r>
              <w:r w:rsidRPr="00AC3189">
                <w:fldChar w:fldCharType="end"/>
              </w:r>
              <w:r w:rsidRPr="00AC3189">
                <w:t xml:space="preserve">) for each of the five folds of the </w:t>
              </w:r>
              <w:proofErr w:type="spellStart"/>
              <w:r w:rsidRPr="00AC3189">
                <w:t>Matbench</w:t>
              </w:r>
              <w:proofErr w:type="spellEnd"/>
              <w:r w:rsidRPr="00AC3189">
                <w:t xml:space="preserve"> experimental band gap task (</w:t>
              </w:r>
              <w:r w:rsidRPr="00AC3189">
                <w:fldChar w:fldCharType="begin"/>
              </w:r>
              <w:r w:rsidRPr="00AC3189">
                <w:instrText xml:space="preserve"> HYPERLINK "https://matbench.materialsproject.org/Leaderboards%20Per-Task/matbench_v0.1_matbench_expt_gap/" \t "_new" </w:instrText>
              </w:r>
              <w:r w:rsidRPr="00AC3189">
                <w:fldChar w:fldCharType="separate"/>
              </w:r>
              <w:r w:rsidRPr="00AC3189">
                <w:rPr>
                  <w:rStyle w:val="Hyperlink"/>
                </w:rPr>
                <w:t>https://matbench.materialsproject.org/Leaderboards%20Per-Task/matbench_v0.1_matbench_expt_gap/</w:t>
              </w:r>
              <w:r w:rsidRPr="00AC3189">
                <w:fldChar w:fldCharType="end"/>
              </w:r>
              <w:r w:rsidRPr="00AC3189">
                <w:t xml:space="preserve">). Python code in </w:t>
              </w:r>
              <w:r w:rsidRPr="00AC3189">
                <w:fldChar w:fldCharType="begin"/>
              </w:r>
              <w:r w:rsidRPr="00AC3189">
                <w:instrText xml:space="preserve"> HYPERLINK "https://github.com/sparks-baird/matsci-opt-benchmarks/blob/7c4346624895a7826ada07ff5e44c2f49eb42b9d/scripts/crabnet_hyperparameter/crabnet_hyperparameter_submitit.py" \t "_new" </w:instrText>
              </w:r>
              <w:r w:rsidRPr="00AC3189">
                <w:fldChar w:fldCharType="separate"/>
              </w:r>
              <w:r w:rsidRPr="00AC3189">
                <w:rPr>
                  <w:rStyle w:val="Hyperlink"/>
                </w:rPr>
                <w:t>https://github.com/sparks-baird/matsci-opt-benchmarks/blob/7c4346624895a7826ada07ff5e44c2f49eb42b9d/scripts/crabnet_hyperparameter/crabnet_hyperparameter_submitit.py</w:t>
              </w:r>
              <w:r w:rsidRPr="00AC3189">
                <w:fldChar w:fldCharType="end"/>
              </w:r>
              <w:r w:rsidRPr="00AC3189">
                <w:t xml:space="preserve"> was used for orchestration, with the University of Utah's Center for High-performance Computing (CHPC) resources. Jobs were sent to the SLURM scheduler using </w:t>
              </w:r>
              <w:proofErr w:type="spellStart"/>
              <w:r w:rsidRPr="00AC3189">
                <w:t>Submitit</w:t>
              </w:r>
              <w:proofErr w:type="spellEnd"/>
              <w:r w:rsidRPr="00AC3189">
                <w:t xml:space="preserve"> (</w:t>
              </w:r>
              <w:r w:rsidRPr="00AC3189">
                <w:fldChar w:fldCharType="begin"/>
              </w:r>
              <w:r w:rsidRPr="00AC3189">
                <w:instrText xml:space="preserve"> HYPERLINK "https://github.com/facebookincubator/submitit" \t "_new" </w:instrText>
              </w:r>
              <w:r w:rsidRPr="00AC3189">
                <w:fldChar w:fldCharType="separate"/>
              </w:r>
              <w:r w:rsidRPr="00AC3189">
                <w:rPr>
                  <w:rStyle w:val="Hyperlink"/>
                </w:rPr>
                <w:t>https://github.com/facebookincubator/submitit</w:t>
              </w:r>
              <w:r w:rsidRPr="00AC3189">
                <w:fldChar w:fldCharType="end"/>
              </w:r>
              <w:r w:rsidRPr="00AC3189">
                <w:t xml:space="preserve">), and results were logged in JSON format using the MongoDB Data API. The </w:t>
              </w:r>
              <w:proofErr w:type="spellStart"/>
              <w:r w:rsidRPr="00AC3189">
                <w:t>matsci</w:t>
              </w:r>
              <w:proofErr w:type="spellEnd"/>
              <w:r w:rsidRPr="00AC3189">
                <w:t xml:space="preserve">-opt-benchmarks code used for this study can be found at </w:t>
              </w:r>
              <w:r w:rsidRPr="00AC3189">
                <w:fldChar w:fldCharType="begin"/>
              </w:r>
              <w:r w:rsidRPr="00AC3189">
                <w:instrText xml:space="preserve"> HYPERLINK "https://github.com/sparks-baird/matsci-opt-benchmarks/tree/v0.2.1" \t "_new" </w:instrText>
              </w:r>
              <w:r w:rsidRPr="00AC3189">
                <w:fldChar w:fldCharType="separate"/>
              </w:r>
              <w:r w:rsidRPr="00AC3189">
                <w:rPr>
                  <w:rStyle w:val="Hyperlink"/>
                </w:rPr>
                <w:t>https://github.com/sparks-baird/matsci-opt-benchmarks/tree/v0.2.1</w:t>
              </w:r>
              <w:r w:rsidRPr="00AC3189">
                <w:fldChar w:fldCharType="end"/>
              </w:r>
              <w:r w:rsidRPr="00AC3189">
                <w:t xml:space="preserve"> (</w:t>
              </w:r>
              <w:r w:rsidRPr="00AC3189">
                <w:fldChar w:fldCharType="begin"/>
              </w:r>
              <w:r w:rsidRPr="00AC3189">
                <w:instrText xml:space="preserve"> HYPERLINK "https://dx.doi.org/10.5281/zenodo.7694289" \t "_new" </w:instrText>
              </w:r>
              <w:r w:rsidRPr="00AC3189">
                <w:fldChar w:fldCharType="separate"/>
              </w:r>
              <w:r w:rsidRPr="00AC3189">
                <w:rPr>
                  <w:rStyle w:val="Hyperlink"/>
                </w:rPr>
                <w:t>https://dx.doi.org/10.5281/zenodo.7694289</w:t>
              </w:r>
              <w:r w:rsidRPr="00AC3189">
                <w:fldChar w:fldCharType="end"/>
              </w:r>
              <w:r w:rsidRPr="00AC3189">
                <w:t>).</w:t>
              </w:r>
            </w:ins>
            <w:del w:id="20" w:author="Sterling Baird" w:date="2023-03-06T13:42:00Z">
              <w:r w:rsidR="003F6C31" w:rsidDel="00AC3189">
                <w:delText xml:space="preserve">Data was acquired </w:delText>
              </w:r>
              <w:r w:rsidR="005C33B8" w:rsidDel="00AC3189">
                <w:delText xml:space="preserve">by running </w:delText>
              </w:r>
              <w:r w:rsidR="0087285E" w:rsidDel="00AC3189">
                <w:delText xml:space="preserve">CrabNet v2.0.8 </w:delText>
              </w:r>
              <w:r w:rsidDel="00AC3189">
                <w:fldChar w:fldCharType="begin"/>
              </w:r>
              <w:r w:rsidDel="00AC3189">
                <w:delInstrText>HYPERLINK "https://github.com/sparks-baird/CrabNet"</w:delInstrText>
              </w:r>
              <w:r w:rsidDel="00AC3189">
                <w:fldChar w:fldCharType="separate"/>
              </w:r>
              <w:r w:rsidR="0087285E" w:rsidRPr="00B85FA6" w:rsidDel="00AC3189">
                <w:rPr>
                  <w:rStyle w:val="Hyperlink"/>
                </w:rPr>
                <w:delText>https://github.com/sparks-baird/CrabNet</w:delText>
              </w:r>
              <w:r w:rsidDel="00AC3189">
                <w:rPr>
                  <w:rStyle w:val="Hyperlink"/>
                </w:rPr>
                <w:fldChar w:fldCharType="end"/>
              </w:r>
              <w:r w:rsidR="0087285E" w:rsidDel="00AC3189">
                <w:delText xml:space="preserve"> for each of the five folds of the Matbench experimental band gap task </w:delText>
              </w:r>
              <w:r w:rsidDel="00AC3189">
                <w:fldChar w:fldCharType="begin"/>
              </w:r>
              <w:r w:rsidDel="00AC3189">
                <w:delInstrText>HYPERLINK "https://matbench.materialsproject.org/Leaderboards%20Per-Task/matbench_v0.1_matbench_expt_gap/"</w:delInstrText>
              </w:r>
              <w:r w:rsidDel="00AC3189">
                <w:fldChar w:fldCharType="separate"/>
              </w:r>
              <w:r w:rsidR="0087285E" w:rsidRPr="00B85FA6" w:rsidDel="00AC3189">
                <w:rPr>
                  <w:rStyle w:val="Hyperlink"/>
                </w:rPr>
                <w:delText>https://matbench.materialsproject.org/Leaderboards%20Per-Task/matbench_v0.1_matbench_expt_gap/</w:delText>
              </w:r>
              <w:r w:rsidDel="00AC3189">
                <w:rPr>
                  <w:rStyle w:val="Hyperlink"/>
                </w:rPr>
                <w:fldChar w:fldCharType="end"/>
              </w:r>
              <w:r w:rsidR="0087285E" w:rsidDel="00AC3189">
                <w:delText xml:space="preserve"> with </w:delText>
              </w:r>
              <w:r w:rsidR="005C33B8" w:rsidDel="00AC3189">
                <w:delText>orchestrat</w:delText>
              </w:r>
              <w:r w:rsidR="0087285E" w:rsidDel="00AC3189">
                <w:delText xml:space="preserve">ion conducted </w:delText>
              </w:r>
              <w:r w:rsidR="005C33B8" w:rsidDel="00AC3189">
                <w:delText>using Python in</w:delText>
              </w:r>
              <w:r w:rsidR="00E44AB5" w:rsidDel="00AC3189">
                <w:delText xml:space="preserve"> </w:delText>
              </w:r>
              <w:r w:rsidDel="00AC3189">
                <w:fldChar w:fldCharType="begin"/>
              </w:r>
              <w:r w:rsidDel="00AC3189">
                <w:delInstrText>HYPERLINK "https://github.com/sparks-baird/matsci-opt-benchmarks/blob/7c4346624895a7826ada07ff5e44c2f49eb42b9d/scripts/crabnet_hyperparameter/crabnet_hyperparameter_submitit.py"</w:delInstrText>
              </w:r>
              <w:r w:rsidDel="00AC3189">
                <w:fldChar w:fldCharType="separate"/>
              </w:r>
              <w:r w:rsidR="00E44AB5" w:rsidRPr="00D4563C" w:rsidDel="00AC3189">
                <w:rPr>
                  <w:rStyle w:val="Hyperlink"/>
                </w:rPr>
                <w:delText>https://github.com/sparks-baird/matsci-opt-benchmarks/blob/7c4346624895a7826ada07ff5e44c2f49eb42b9d/scripts/crabnet_hyperparameter/crabnet_hyperparameter_submitit.py</w:delText>
              </w:r>
              <w:r w:rsidDel="00AC3189">
                <w:rPr>
                  <w:rStyle w:val="Hyperlink"/>
                </w:rPr>
                <w:fldChar w:fldCharType="end"/>
              </w:r>
              <w:r w:rsidR="005C33B8" w:rsidDel="00AC3189">
                <w:delText xml:space="preserve">. The Python code was run using the University of Utah’s Center for High-performance Computing (CHPC) resources. </w:delText>
              </w:r>
              <w:r w:rsidR="0087285E" w:rsidDel="00AC3189">
                <w:delText xml:space="preserve">Submitit </w:delText>
              </w:r>
              <w:r w:rsidDel="00AC3189">
                <w:fldChar w:fldCharType="begin"/>
              </w:r>
              <w:r w:rsidDel="00AC3189">
                <w:delInstrText>HYPERLINK "https://github.com/facebookincubator/submitit"</w:delInstrText>
              </w:r>
              <w:r w:rsidDel="00AC3189">
                <w:fldChar w:fldCharType="separate"/>
              </w:r>
              <w:r w:rsidR="0087285E" w:rsidRPr="00B85FA6" w:rsidDel="00AC3189">
                <w:rPr>
                  <w:rStyle w:val="Hyperlink"/>
                </w:rPr>
                <w:delText>https://github.com/facebookincubator/submitit</w:delText>
              </w:r>
              <w:r w:rsidDel="00AC3189">
                <w:rPr>
                  <w:rStyle w:val="Hyperlink"/>
                </w:rPr>
                <w:fldChar w:fldCharType="end"/>
              </w:r>
              <w:r w:rsidR="005C33B8" w:rsidDel="00AC3189">
                <w:delText xml:space="preserve"> was used to send jobs to the SLURM scheduler and the MongoDB Data API was used to log results in JSON format.</w:delText>
              </w:r>
              <w:r w:rsidR="00AC1493" w:rsidDel="00AC3189">
                <w:delText xml:space="preserve"> For a snapshot of the matsci-opt-benchmarks code used, see </w:delText>
              </w:r>
              <w:r w:rsidDel="00AC3189">
                <w:fldChar w:fldCharType="begin"/>
              </w:r>
              <w:r w:rsidDel="00AC3189">
                <w:delInstrText>HYPERLINK "https://github.com/sparks-baird/matsci-opt-benchmarks/tree/v0.2.1"</w:delInstrText>
              </w:r>
              <w:r w:rsidDel="00AC3189">
                <w:fldChar w:fldCharType="separate"/>
              </w:r>
              <w:r w:rsidR="002C0CB0" w:rsidRPr="007C20BC" w:rsidDel="00AC3189">
                <w:rPr>
                  <w:rStyle w:val="Hyperlink"/>
                </w:rPr>
                <w:delText>https://github.com/sparks-baird/matsci-opt-benchmarks/tree/v0.2.</w:delText>
              </w:r>
              <w:r w:rsidDel="00AC3189">
                <w:rPr>
                  <w:rStyle w:val="Hyperlink"/>
                </w:rPr>
                <w:fldChar w:fldCharType="end"/>
              </w:r>
              <w:r w:rsidR="008C4370" w:rsidDel="00AC3189">
                <w:rPr>
                  <w:rStyle w:val="Hyperlink"/>
                </w:rPr>
                <w:delText>1</w:delText>
              </w:r>
              <w:r w:rsidR="002C0CB0" w:rsidDel="00AC3189">
                <w:delText xml:space="preserve"> </w:delText>
              </w:r>
              <w:r w:rsidR="00AC1493" w:rsidDel="00AC3189">
                <w:delText>(</w:delText>
              </w:r>
              <w:r w:rsidDel="00AC3189">
                <w:fldChar w:fldCharType="begin"/>
              </w:r>
              <w:r w:rsidDel="00AC3189">
                <w:delInstrText>HYPERLINK "https://dx.doi.org/10.5281/zenodo.7694289"</w:delInstrText>
              </w:r>
              <w:r w:rsidDel="00AC3189">
                <w:fldChar w:fldCharType="separate"/>
              </w:r>
              <w:r w:rsidR="00176518" w:rsidRPr="004B50CA" w:rsidDel="00AC3189">
                <w:rPr>
                  <w:rStyle w:val="Hyperlink"/>
                </w:rPr>
                <w:delText>https://dx.doi.org/10.5281/zenodo.7694289</w:delText>
              </w:r>
              <w:r w:rsidDel="00AC3189">
                <w:rPr>
                  <w:rStyle w:val="Hyperlink"/>
                </w:rPr>
                <w:fldChar w:fldCharType="end"/>
              </w:r>
              <w:r w:rsidR="00AC1493" w:rsidDel="00AC3189">
                <w:delText>).</w:delText>
              </w:r>
            </w:del>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AB0D7B">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AB0D7B">
            <w:pPr>
              <w:spacing w:line="240" w:lineRule="auto"/>
            </w:pPr>
            <w:r>
              <w:t>Analyzed</w:t>
            </w:r>
          </w:p>
          <w:p w14:paraId="3AE8B913" w14:textId="77777777" w:rsidR="00E648BD" w:rsidRDefault="00AB0D7B">
            <w:pPr>
              <w:spacing w:line="240" w:lineRule="auto"/>
            </w:pPr>
            <w:r>
              <w:t>Filtered</w:t>
            </w:r>
          </w:p>
          <w:p w14:paraId="048E5D64" w14:textId="1109119B" w:rsidR="0087285E" w:rsidRDefault="0087285E">
            <w:pPr>
              <w:spacing w:line="240" w:lineRule="auto"/>
            </w:pPr>
            <w:r>
              <w:t>Raw</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Pr="00585493" w:rsidRDefault="00AB0D7B">
            <w:pPr>
              <w:spacing w:before="240"/>
              <w:ind w:left="100"/>
              <w:rPr>
                <w:b/>
              </w:rPr>
            </w:pPr>
            <w:r w:rsidRPr="00585493">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1859D0AA" w:rsidR="005C33B8" w:rsidRPr="00585493" w:rsidRDefault="00AC3189" w:rsidP="005C33B8">
            <w:ins w:id="21" w:author="Sterling Baird" w:date="2023-03-06T13:41:00Z">
              <w:r w:rsidRPr="00AC3189">
                <w:t xml:space="preserve">The Ax Platform was used to perform a quasi-random Sobol sampling of 65536 parameter combinations, varying 23 hyperparameters within a constrained search space, with 5 repeats resulting in a total of 327680 training runs. Out of these, 173219 completed successfully, consuming 387 RTX-2080-Ti GPU days or 4614.29 CUDA core years, resulting in 41550 unique sets. To rank </w:t>
              </w:r>
              <w:r w:rsidRPr="00AC3189">
                <w:lastRenderedPageBreak/>
                <w:t xml:space="preserve">repeat simulations, the "dense" method with pct=True was used in </w:t>
              </w:r>
              <w:proofErr w:type="spellStart"/>
              <w:r w:rsidRPr="00AC3189">
                <w:t>pandas.core.groupby.GroupBy.rank</w:t>
              </w:r>
              <w:proofErr w:type="spellEnd"/>
              <w:r w:rsidRPr="00AC3189">
                <w:t>.</w:t>
              </w:r>
            </w:ins>
            <w:del w:id="22" w:author="Sterling Baird" w:date="2023-03-06T13:41:00Z">
              <w:r w:rsidR="002E3396" w:rsidRPr="00585493" w:rsidDel="00AC3189">
                <w:delText>Twenty-three hyperparameters were</w:delText>
              </w:r>
              <w:r w:rsidR="00E720BC" w:rsidRPr="00585493" w:rsidDel="00AC3189">
                <w:delText xml:space="preserve"> varied</w:delText>
              </w:r>
              <w:r w:rsidR="0086297D" w:rsidRPr="00585493" w:rsidDel="00AC3189">
                <w:delText xml:space="preserve"> in</w:delText>
              </w:r>
              <w:r w:rsidR="00E720BC" w:rsidRPr="00585493" w:rsidDel="00AC3189">
                <w:delText xml:space="preserve"> </w:delText>
              </w:r>
              <w:r w:rsidR="0086297D" w:rsidRPr="00585493" w:rsidDel="00AC3189">
                <w:delText>a</w:delText>
              </w:r>
              <w:r w:rsidR="00E720BC" w:rsidRPr="00585493" w:rsidDel="00AC3189">
                <w:delText xml:space="preserve"> quasi-random Sobol sampling of</w:delText>
              </w:r>
              <w:r w:rsidR="00643A39" w:rsidRPr="00585493" w:rsidDel="00AC3189">
                <w:delText xml:space="preserve"> 65536</w:delText>
              </w:r>
              <w:r w:rsidR="00E720BC" w:rsidRPr="00585493" w:rsidDel="00AC3189">
                <w:delText xml:space="preserve"> parameter combinations </w:delText>
              </w:r>
              <w:r w:rsidR="0086297D" w:rsidRPr="00585493" w:rsidDel="00AC3189">
                <w:delText xml:space="preserve">using a </w:delText>
              </w:r>
              <w:r w:rsidR="00E720BC" w:rsidRPr="00585493" w:rsidDel="00AC3189">
                <w:delText xml:space="preserve">constrained search space </w:delText>
              </w:r>
              <w:r w:rsidR="0086297D" w:rsidRPr="00585493" w:rsidDel="00AC3189">
                <w:delText xml:space="preserve">via the </w:delText>
              </w:r>
              <w:r w:rsidR="00E720BC" w:rsidRPr="00585493" w:rsidDel="00AC3189">
                <w:delText xml:space="preserve">Ax Platform, </w:delText>
              </w:r>
              <w:r w:rsidR="0086297D" w:rsidRPr="00585493" w:rsidDel="00AC3189">
                <w:delText xml:space="preserve">with </w:delText>
              </w:r>
              <w:r w:rsidR="00E720BC" w:rsidRPr="00585493" w:rsidDel="00AC3189">
                <w:delText xml:space="preserve">5 repeats (total: </w:delText>
              </w:r>
              <w:r w:rsidR="00643A39" w:rsidRPr="00585493" w:rsidDel="00AC3189">
                <w:delText>327680</w:delText>
              </w:r>
              <w:r w:rsidR="002524D2" w:rsidRPr="00585493" w:rsidDel="00AC3189">
                <w:delText xml:space="preserve"> training runs</w:delText>
              </w:r>
              <w:r w:rsidR="00E720BC" w:rsidRPr="00585493" w:rsidDel="00AC3189">
                <w:delText xml:space="preserve">). Of these, </w:delText>
              </w:r>
              <w:r w:rsidR="00B6396E" w:rsidRPr="00585493" w:rsidDel="00AC3189">
                <w:rPr>
                  <w:iCs/>
                </w:rPr>
                <w:delText>173219</w:delText>
              </w:r>
              <w:r w:rsidR="00643A39" w:rsidRPr="00585493" w:rsidDel="00AC3189">
                <w:delText xml:space="preserve"> </w:delText>
              </w:r>
              <w:r w:rsidR="00E720BC" w:rsidRPr="00585493" w:rsidDel="00AC3189">
                <w:delText xml:space="preserve">ran to completion </w:delText>
              </w:r>
              <w:r w:rsidR="009D59DB" w:rsidRPr="00585493" w:rsidDel="00AC3189">
                <w:delText>(</w:delText>
              </w:r>
              <w:r w:rsidR="00643A39" w:rsidRPr="00585493" w:rsidDel="00AC3189">
                <w:delText>387 RTX-2080-Ti GPU</w:delText>
              </w:r>
              <w:r w:rsidR="009D59DB" w:rsidRPr="00585493" w:rsidDel="00AC3189">
                <w:delText xml:space="preserve"> days</w:delText>
              </w:r>
              <w:r w:rsidR="00643A39" w:rsidRPr="00585493" w:rsidDel="00AC3189">
                <w:delText xml:space="preserve"> or 4614.29 CUDA core years</w:delText>
              </w:r>
              <w:r w:rsidR="009D59DB" w:rsidRPr="00585493" w:rsidDel="00AC3189">
                <w:delText xml:space="preserve">) </w:delText>
              </w:r>
              <w:r w:rsidR="0086297D" w:rsidRPr="00585493" w:rsidDel="00AC3189">
                <w:delText xml:space="preserve">with </w:delText>
              </w:r>
              <w:r w:rsidR="00643A39" w:rsidRPr="00585493" w:rsidDel="00AC3189">
                <w:delText>41550</w:delText>
              </w:r>
              <w:r w:rsidR="00E720BC" w:rsidRPr="00585493" w:rsidDel="00AC3189">
                <w:delText xml:space="preserve"> </w:delText>
              </w:r>
              <w:r w:rsidR="0086297D" w:rsidRPr="00585493" w:rsidDel="00AC3189">
                <w:delText>unique sets</w:delText>
              </w:r>
              <w:r w:rsidR="00E720BC" w:rsidRPr="00585493" w:rsidDel="00AC3189">
                <w:delText>.</w:delText>
              </w:r>
              <w:r w:rsidR="0086297D" w:rsidRPr="00585493" w:rsidDel="00AC3189">
                <w:delText xml:space="preserve"> Repeat simulations were grouped and ranked by percentile using the “dense” method with pct=True in pandas.core.groupby.GroupBy.rank. </w:delText>
              </w:r>
            </w:del>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AB0D7B">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AB0D7B">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AB0D7B">
            <w:pPr>
              <w:spacing w:before="240"/>
              <w:ind w:left="100"/>
            </w:pPr>
            <w:r>
              <w:t>Repository name:</w:t>
            </w:r>
            <w:r w:rsidR="005E2068">
              <w:t xml:space="preserve"> </w:t>
            </w:r>
            <w:proofErr w:type="spellStart"/>
            <w:r w:rsidR="005E2068">
              <w:t>Zenodo</w:t>
            </w:r>
            <w:proofErr w:type="spellEnd"/>
          </w:p>
          <w:p w14:paraId="27483119" w14:textId="5EF6844E" w:rsidR="00E648BD" w:rsidRDefault="00AB0D7B">
            <w:pPr>
              <w:spacing w:before="240"/>
              <w:ind w:left="100"/>
            </w:pPr>
            <w:r>
              <w:t>Data identification number:</w:t>
            </w:r>
            <w:r w:rsidR="005E2068">
              <w:t xml:space="preserve"> </w:t>
            </w:r>
            <w:r w:rsidR="001960E4" w:rsidRPr="001960E4">
              <w:t>7694268</w:t>
            </w:r>
          </w:p>
          <w:p w14:paraId="2D7A0A8A" w14:textId="74912F1D" w:rsidR="00E648BD" w:rsidRDefault="00AB0D7B" w:rsidP="00544B7C">
            <w:pPr>
              <w:spacing w:before="240"/>
              <w:ind w:left="100"/>
              <w:rPr>
                <w:color w:val="1155CC"/>
              </w:rPr>
            </w:pPr>
            <w:r>
              <w:t xml:space="preserve">Direct </w:t>
            </w:r>
            <w:r w:rsidRPr="00585493">
              <w:t>URL to data:</w:t>
            </w:r>
            <w:r w:rsidR="005E2068" w:rsidRPr="00585493">
              <w:t xml:space="preserve"> </w:t>
            </w:r>
            <w:hyperlink r:id="rId12" w:history="1">
              <w:r w:rsidR="005A4DE0" w:rsidRPr="00082FD8">
                <w:rPr>
                  <w:rStyle w:val="Hyperlink"/>
                </w:rPr>
                <w:t>https://doi.org/10.5281/zenodo.7694268</w:t>
              </w:r>
            </w:hyperlink>
          </w:p>
        </w:tc>
      </w:tr>
    </w:tbl>
    <w:p w14:paraId="2CCC5E98" w14:textId="77777777" w:rsidR="00E648BD" w:rsidRDefault="00AB0D7B">
      <w:pPr>
        <w:spacing w:before="240"/>
        <w:rPr>
          <w:i/>
        </w:rPr>
      </w:pPr>
      <w:r>
        <w:rPr>
          <w:i/>
        </w:rPr>
        <w:t xml:space="preserve"> </w:t>
      </w:r>
    </w:p>
    <w:p w14:paraId="7FD9E627" w14:textId="260B5130" w:rsidR="00F7485D" w:rsidRPr="00FE1808" w:rsidRDefault="00AB0D7B" w:rsidP="00FE1808">
      <w:pPr>
        <w:spacing w:before="240" w:after="240"/>
        <w:rPr>
          <w:sz w:val="24"/>
          <w:szCs w:val="24"/>
        </w:rPr>
      </w:pPr>
      <w:r>
        <w:rPr>
          <w:b/>
          <w:sz w:val="24"/>
          <w:szCs w:val="24"/>
        </w:rPr>
        <w:t>Value of the data</w:t>
      </w:r>
    </w:p>
    <w:p w14:paraId="7DCB2989" w14:textId="77777777" w:rsidR="00C068AF" w:rsidRDefault="00C068AF" w:rsidP="00C068AF">
      <w:pPr>
        <w:numPr>
          <w:ilvl w:val="0"/>
          <w:numId w:val="2"/>
        </w:numPr>
        <w:spacing w:before="240" w:after="240"/>
        <w:rPr>
          <w:ins w:id="23" w:author="Sterling Baird" w:date="2023-03-06T13:44:00Z"/>
          <w:lang w:val="en-US"/>
        </w:rPr>
      </w:pPr>
      <w:ins w:id="24" w:author="Sterling Baird" w:date="2023-03-06T13:44:00Z">
        <w:r w:rsidRPr="00C068AF">
          <w:rPr>
            <w:lang w:val="en-US"/>
          </w:rPr>
          <w:t>The dataset is valuable for benchmarking adaptive design methods applied to high-dimensional, constrained, multi-fidelity optimization tasks.</w:t>
        </w:r>
      </w:ins>
    </w:p>
    <w:p w14:paraId="0E4A91DD" w14:textId="223F9F33" w:rsidR="00C068AF" w:rsidRPr="00C068AF" w:rsidRDefault="00C068AF" w:rsidP="00C068AF">
      <w:pPr>
        <w:numPr>
          <w:ilvl w:val="0"/>
          <w:numId w:val="2"/>
        </w:numPr>
        <w:spacing w:before="240" w:after="240"/>
        <w:rPr>
          <w:ins w:id="25" w:author="Sterling Baird" w:date="2023-03-06T13:44:00Z"/>
          <w:lang w:val="en-US"/>
        </w:rPr>
      </w:pPr>
      <w:ins w:id="26" w:author="Sterling Baird" w:date="2023-03-06T13:44:00Z">
        <w:r w:rsidRPr="00C068AF">
          <w:rPr>
            <w:lang w:val="en-US"/>
          </w:rPr>
          <w:t>Practitioners of optimization in the physical sciences can leverage this dataset to simulate real-world materials optimization tasks, such as alloy discovery, and achieve improved performance.</w:t>
        </w:r>
      </w:ins>
    </w:p>
    <w:p w14:paraId="5DCA8A99" w14:textId="77777777" w:rsidR="00C068AF" w:rsidRPr="00C068AF" w:rsidRDefault="00C068AF" w:rsidP="00C068AF">
      <w:pPr>
        <w:numPr>
          <w:ilvl w:val="0"/>
          <w:numId w:val="2"/>
        </w:numPr>
        <w:spacing w:before="240" w:after="240"/>
        <w:rPr>
          <w:ins w:id="27" w:author="Sterling Baird" w:date="2023-03-06T13:44:00Z"/>
          <w:lang w:val="en-US"/>
        </w:rPr>
      </w:pPr>
      <w:ins w:id="28" w:author="Sterling Baird" w:date="2023-03-06T13:44:00Z">
        <w:r w:rsidRPr="00C068AF">
          <w:rPr>
            <w:lang w:val="en-US"/>
          </w:rPr>
          <w:t>The dataset is also useful in gaining insights into the hyperparameter optimization strategies used for developing compositionally restricted material property prediction models.</w:t>
        </w:r>
      </w:ins>
    </w:p>
    <w:p w14:paraId="16BF0982" w14:textId="7E416D27" w:rsidR="00F7485D" w:rsidDel="00C068AF" w:rsidRDefault="00F7485D" w:rsidP="00F7485D">
      <w:pPr>
        <w:pStyle w:val="ListParagraph"/>
        <w:numPr>
          <w:ilvl w:val="0"/>
          <w:numId w:val="1"/>
        </w:numPr>
        <w:rPr>
          <w:del w:id="29" w:author="Sterling Baird" w:date="2023-03-06T13:44:00Z"/>
        </w:rPr>
      </w:pPr>
      <w:del w:id="30" w:author="Sterling Baird" w:date="2023-03-06T13:44:00Z">
        <w:r w:rsidDel="00C068AF">
          <w:delText>The data is useful for adaptive design benchmarking</w:delText>
        </w:r>
        <w:r w:rsidR="00093A4D" w:rsidDel="00C068AF">
          <w:delText xml:space="preserve"> of a </w:delText>
        </w:r>
        <w:r w:rsidR="00643A39" w:rsidDel="00C068AF">
          <w:delText xml:space="preserve">high-dimensional, </w:delText>
        </w:r>
        <w:r w:rsidR="00093A4D" w:rsidDel="00C068AF">
          <w:delText>constrained, multi-fidelity task</w:delText>
        </w:r>
      </w:del>
    </w:p>
    <w:p w14:paraId="735A1A1C" w14:textId="3588970F" w:rsidR="00E14BA3" w:rsidRPr="00585493" w:rsidDel="00C068AF" w:rsidRDefault="00E14BA3" w:rsidP="00E14BA3">
      <w:pPr>
        <w:pStyle w:val="ListParagraph"/>
        <w:numPr>
          <w:ilvl w:val="0"/>
          <w:numId w:val="1"/>
        </w:numPr>
        <w:rPr>
          <w:del w:id="31" w:author="Sterling Baird" w:date="2023-03-06T13:44:00Z"/>
        </w:rPr>
      </w:pPr>
      <w:del w:id="32" w:author="Sterling Baird" w:date="2023-03-06T13:44:00Z">
        <w:r w:rsidDel="00C068AF">
          <w:delText>Optimization practitioners in the physical sciences can benefit from the data</w:delText>
        </w:r>
        <w:r w:rsidR="00643A39" w:rsidDel="00C068AF">
          <w:delText xml:space="preserve"> by using it </w:delText>
        </w:r>
        <w:r w:rsidR="00643A39" w:rsidRPr="00585493" w:rsidDel="00C068AF">
          <w:delText>to mimic real materials optimization tasks such as alloy discovery</w:delText>
        </w:r>
      </w:del>
    </w:p>
    <w:p w14:paraId="22A5C24B" w14:textId="33B0A0AC" w:rsidR="000B0846" w:rsidRPr="00585493" w:rsidDel="00C068AF" w:rsidRDefault="000B0846" w:rsidP="00E14BA3">
      <w:pPr>
        <w:pStyle w:val="ListParagraph"/>
        <w:numPr>
          <w:ilvl w:val="0"/>
          <w:numId w:val="1"/>
        </w:numPr>
        <w:rPr>
          <w:del w:id="33" w:author="Sterling Baird" w:date="2023-03-06T13:44:00Z"/>
        </w:rPr>
      </w:pPr>
      <w:del w:id="34" w:author="Sterling Baird" w:date="2023-03-06T13:44:00Z">
        <w:r w:rsidRPr="00585493" w:rsidDel="00C068AF">
          <w:delText xml:space="preserve">The data can be used to understand </w:delText>
        </w:r>
        <w:r w:rsidR="00273D91" w:rsidRPr="00585493" w:rsidDel="00C068AF">
          <w:delText xml:space="preserve">hyperparameter optimization efforts for </w:delText>
        </w:r>
        <w:r w:rsidR="001B6DB9" w:rsidRPr="00585493" w:rsidDel="00C068AF">
          <w:delText>compositionally restricted</w:delText>
        </w:r>
        <w:r w:rsidR="00273D91" w:rsidRPr="00585493" w:rsidDel="00C068AF">
          <w:delText xml:space="preserve"> </w:delText>
        </w:r>
        <w:r w:rsidR="001B6DB9" w:rsidRPr="00585493" w:rsidDel="00C068AF">
          <w:delText xml:space="preserve">material </w:delText>
        </w:r>
        <w:r w:rsidR="00273D91" w:rsidRPr="00585493" w:rsidDel="00C068AF">
          <w:delText>property prediction models</w:delText>
        </w:r>
      </w:del>
    </w:p>
    <w:p w14:paraId="622BAE7A" w14:textId="77777777" w:rsidR="00E648BD" w:rsidRDefault="00AB0D7B">
      <w:pPr>
        <w:spacing w:before="240"/>
        <w:rPr>
          <w:b/>
          <w:sz w:val="24"/>
          <w:szCs w:val="24"/>
        </w:rPr>
      </w:pPr>
      <w:r>
        <w:rPr>
          <w:b/>
          <w:sz w:val="24"/>
          <w:szCs w:val="24"/>
        </w:rPr>
        <w:t>Objective</w:t>
      </w:r>
    </w:p>
    <w:p w14:paraId="3F5A3314" w14:textId="7F80D9CA" w:rsidR="00E648BD" w:rsidRDefault="00E648BD">
      <w:pPr>
        <w:rPr>
          <w:i/>
          <w:color w:val="1155CC"/>
        </w:rPr>
      </w:pPr>
    </w:p>
    <w:p w14:paraId="0D3016EB" w14:textId="2DC38DA6" w:rsidR="000E425B" w:rsidRPr="000E425B" w:rsidRDefault="00BD6A3A" w:rsidP="000E425B">
      <w:del w:id="35" w:author="Sterling Baird" w:date="2023-03-06T13:50:00Z">
        <w:r w:rsidDel="00A91868">
          <w:delText>In the fields of materials science and chemistry, i</w:delText>
        </w:r>
      </w:del>
      <w:ins w:id="36" w:author="Sterling Baird" w:date="2023-03-06T13:50:00Z">
        <w:r w:rsidR="00A91868">
          <w:t>I</w:t>
        </w:r>
      </w:ins>
      <w:r>
        <w:t xml:space="preserve">ndustry-relevant optimization tasks </w:t>
      </w:r>
      <w:ins w:id="37" w:author="Sterling Baird" w:date="2023-03-06T13:51:00Z">
        <w:r w:rsidR="00A91868">
          <w:t xml:space="preserve">in the physical sciences </w:t>
        </w:r>
      </w:ins>
      <w:r>
        <w:t xml:space="preserve">are often </w:t>
      </w:r>
      <w:ins w:id="38" w:author="Sterling Baird" w:date="2023-03-06T13:51:00Z">
        <w:r w:rsidR="00A91868">
          <w:t>“</w:t>
        </w:r>
      </w:ins>
      <w:r w:rsidRPr="00465854">
        <w:t>hierarchical, noisy, multi-fidelity</w:t>
      </w:r>
      <w:r>
        <w:fldChar w:fldCharType="begin"/>
      </w:r>
      <w:r w:rsidR="00A91868">
        <w:instrText xml:space="preserve"> ADDIN ZOTERO_ITEM CSL_CITATION {"citationID":"H5iznxq6","properties":{"formattedCitation":"\\super 1,2\\nosupersub{}","plainCitation":"1,2","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A91868" w:rsidRPr="00A91868">
        <w:rPr>
          <w:szCs w:val="24"/>
          <w:vertAlign w:val="superscript"/>
        </w:rPr>
        <w:t>1,2</w:t>
      </w:r>
      <w:r>
        <w:fldChar w:fldCharType="end"/>
      </w:r>
      <w:r w:rsidRPr="00465854">
        <w:t>, multi-objective</w:t>
      </w:r>
      <w:r>
        <w:fldChar w:fldCharType="begin"/>
      </w:r>
      <w:r w:rsidR="00A91868">
        <w:instrText xml:space="preserve"> ADDIN ZOTERO_ITEM CSL_CITATION {"citationID":"a7c8NTqK","properties":{"formattedCitation":"\\super 3,4\\nosupersub{}","plainCitation":"3,4","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A91868" w:rsidRPr="00A91868">
        <w:rPr>
          <w:szCs w:val="24"/>
          <w:vertAlign w:val="superscript"/>
        </w:rPr>
        <w:t>3,4</w:t>
      </w:r>
      <w:r>
        <w:fldChar w:fldCharType="end"/>
      </w:r>
      <w:r w:rsidRPr="00465854">
        <w:t>, high-dimensional</w:t>
      </w:r>
      <w:r>
        <w:fldChar w:fldCharType="begin"/>
      </w:r>
      <w:r w:rsidR="00A91868">
        <w:instrText xml:space="preserve"> ADDIN ZOTERO_ITEM CSL_CITATION {"citationID":"GxoFScab","properties":{"formattedCitation":"\\super 5,6\\nosupersub{}","plainCitation":"5,6","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A91868">
        <w:rPr>
          <w:rFonts w:ascii="Cambria Math" w:hAnsi="Cambria Math" w:cs="Cambria Math"/>
        </w:rPr>
        <w:instrText>∼</w:instrText>
      </w:r>
      <w:r w:rsidR="00A91868">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A91868" w:rsidRPr="00A91868">
        <w:rPr>
          <w:szCs w:val="24"/>
          <w:vertAlign w:val="superscript"/>
        </w:rPr>
        <w:t>5,6</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A91868">
        <w:instrText xml:space="preserve"> ADDIN ZOTERO_ITEM CSL_CITATION {"citationID":"yDwbPuGD","properties":{"formattedCitation":"\\super 7\\nosupersub{}","plainCitation":"7","noteIndex":0},"citationItems":[{"id":"kieeM79R/HCBTC7sm","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A91868" w:rsidRPr="00A91868">
        <w:rPr>
          <w:szCs w:val="24"/>
          <w:vertAlign w:val="superscript"/>
        </w:rPr>
        <w:t>7</w:t>
      </w:r>
      <w:r>
        <w:fldChar w:fldCharType="end"/>
      </w:r>
      <w:r w:rsidRPr="00465854">
        <w:t xml:space="preserve"> and non-linear constraints</w:t>
      </w:r>
      <w:r>
        <w:t>.</w:t>
      </w:r>
      <w:ins w:id="39" w:author="Sterling Baird" w:date="2023-03-06T13:44:00Z">
        <w:r w:rsidR="00A91868">
          <w:t>”</w:t>
        </w:r>
      </w:ins>
      <w:ins w:id="40" w:author="Sterling Baird" w:date="2023-03-06T13:52:00Z">
        <w:r w:rsidR="00A91868">
          <w:fldChar w:fldCharType="begin"/>
        </w:r>
        <w:r w:rsidR="00A91868">
          <w:instrText xml:space="preserve"> ADDIN ZOTERO_ITEM CSL_CITATION {"citationID":"xgbRqpmg","properties":{"formattedCitation":"\\super 8,9\\nosupersub{}","plainCitation":"8,9","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id":15701,"uris":["http://zotero.org/users/6982238/items/889RLGX5"],"itemData":{"id":15701,"type":"report","abstract":"Would you rather search for a line inside a cube or a point inside a square? Physics-based simulations and wet-lab experiments often have symmetries (degeneracies) that allow reducing problem dimensionality or search space, but constraining these degeneracies is often unsupported or diﬃcult to implement in many optimization packages, requiring additional time and expertise. So, are the possible improvements in eﬃciency worth the cost of implementation? We demonstrate that the compactness of a search space (to what extent and how degenerate solutions and non-solutions are removed) aﬀects Bayesian optimization search eﬃciency. Here, we use the Adaptive Experimentation (Ax) Platform by Meta™ and a physics-based particle packing simulation with eight or nine tunable parameters, depending on the search space compactness. These parameters represent three truncated log-normal distributions of particle sizes which exhibit compositional-invariance and permutation-invariance characteristic of formulation problems (e.g., chemical formulas, composite materials, alloys). We assess a total of four search space types which range from none up to both constraint types imposed simultaneously. In general, the removal of degeneracy through problem reformulation (as seen by the optimizer’s surrogate model) improves optimization eﬃciency. We recommend that optimization practitioners in the physical sciences carefully consider the trade-oﬀ between implementation cost and search eﬃciency before running expensive optimization campaigns.","genre":"preprint","language":"en","note":"DOI: 10.26434/chemrxiv-2022-nz2w8-v3","publisher":"Chemistry","source":"DOI.org (Crossref)","title":"Compactness Matters: Improving Bayesian Optimization Efficiency of Materials Formulations through Invariant Search Spaces","title-short":"Compactness Matters","URL":"https://chemrxiv.org/engage/chemrxiv/article-details/63dc36cefcfb27a31f5b72a6","author":[{"family":"Baird","given":"Sterling"},{"family":"Hall","given":"Jason R."},{"family":"Sparks","given":"Taylor D."}],"accessed":{"date-parts":[["2023",2,28]]},"issued":{"date-parts":[["2023",2,3]]},"citation-key":"baird_compactness_2023"}}],"schema":"https://github.com/citation-style-language/schema/raw/master/csl-citation.json"} </w:instrText>
        </w:r>
        <w:r w:rsidR="00A91868">
          <w:fldChar w:fldCharType="separate"/>
        </w:r>
        <w:r w:rsidR="00A91868" w:rsidRPr="00A91868">
          <w:rPr>
            <w:szCs w:val="24"/>
            <w:vertAlign w:val="superscript"/>
          </w:rPr>
          <w:t>8,9</w:t>
        </w:r>
        <w:r w:rsidR="00A91868">
          <w:fldChar w:fldCharType="end"/>
        </w:r>
      </w:ins>
      <w:del w:id="41" w:author="Sterling Baird" w:date="2023-03-06T13:49:00Z">
        <w:r w:rsidR="00A91868" w:rsidDel="00A91868">
          <w:fldChar w:fldCharType="begin"/>
        </w:r>
        <w:r w:rsidR="00A91868" w:rsidDel="00A91868">
          <w:delInstrText xml:space="preserve"> ADDIN ZOTERO_ITEM CSL_CITATION {"citationID":"5OTFmVNI","properties":{"formattedCitation":"\\super 8\\nosupersub{}","plainCitation":"8","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schema":"https://github.com/citation-style-language/schema/raw/master/csl-citation.json"} </w:delInstrText>
        </w:r>
        <w:r w:rsidR="00A91868" w:rsidDel="00A91868">
          <w:fldChar w:fldCharType="separate"/>
        </w:r>
        <w:r w:rsidR="00A91868" w:rsidRPr="00A91868" w:rsidDel="00A91868">
          <w:rPr>
            <w:szCs w:val="24"/>
            <w:vertAlign w:val="superscript"/>
          </w:rPr>
          <w:delText>8</w:delText>
        </w:r>
        <w:r w:rsidR="00A91868" w:rsidDel="00A91868">
          <w:fldChar w:fldCharType="end"/>
        </w:r>
      </w:del>
      <w:r>
        <w:t xml:space="preserve"> </w:t>
      </w:r>
      <w:r w:rsidR="000E425B">
        <w:t>Existing benchmark datasets</w:t>
      </w:r>
      <w:r w:rsidR="0041451E">
        <w:fldChar w:fldCharType="begin"/>
      </w:r>
      <w:r w:rsidR="00A91868">
        <w:instrText xml:space="preserve"> ADDIN ZOTERO_ITEM CSL_CITATION {"citationID":"BAOrZLr8","properties":{"formattedCitation":"\\super 10\\uc0\\u8211{}15\\nosupersub{}","plainCitation":"10–15","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A91868" w:rsidRPr="00A91868">
        <w:rPr>
          <w:szCs w:val="24"/>
          <w:vertAlign w:val="superscript"/>
        </w:rPr>
        <w:t>10–15</w:t>
      </w:r>
      <w:r w:rsidR="0041451E">
        <w:fldChar w:fldCharType="end"/>
      </w:r>
      <w:r w:rsidR="0041451E">
        <w:t>, while very useful,</w:t>
      </w:r>
      <w:r w:rsidR="000E425B">
        <w:t xml:space="preserve"> typically </w:t>
      </w:r>
      <w:r w:rsidR="00E44AB5">
        <w:t xml:space="preserve">are single-objective, single-fidelity, low-dimensional, and </w:t>
      </w:r>
      <w:r w:rsidR="000E425B">
        <w:t xml:space="preserve">ignore or simplify the influence of noise. </w:t>
      </w:r>
      <w:ins w:id="42" w:author="Sterling Baird" w:date="2023-03-06T13:53:00Z">
        <w:r w:rsidR="00A91868" w:rsidRPr="00A91868">
          <w:t>The inclusion of heteroskedastic noise in a surrogate model enables us to establish a "Turing test" scenario where the surrogate model is virtually identical to the actual simulation. This approach bridges the gap between low-cost surrogate function evaluations using benchmark datasets and costly, real-world objective function evaluations by considering a multi-objective, multi-fidelity, and high-dimensional task while accounting for heteroskedastic noise.</w:t>
        </w:r>
      </w:ins>
      <w:del w:id="43" w:author="Sterling Baird" w:date="2023-03-06T13:53:00Z">
        <w:r w:rsidR="000E425B" w:rsidDel="00A91868">
          <w:delText xml:space="preserve">By incorporating heteroskedastic noise, we create a “Turing test” of sorts with a surrogate model that is indistinguishable from the ground truth simulation. </w:delText>
        </w:r>
        <w:r w:rsidR="005B4238" w:rsidDel="00A91868">
          <w:delText>U</w:delText>
        </w:r>
        <w:r w:rsidR="002E134E" w:rsidDel="00A91868">
          <w:delText>sing a simultaneously multi-objective, multi-fidelity, and high-dimensional task</w:delText>
        </w:r>
        <w:r w:rsidR="005B4238" w:rsidDel="00A91868">
          <w:delText xml:space="preserve"> while considering heteroskedastic noise helps to</w:delText>
        </w:r>
        <w:r w:rsidR="000E425B" w:rsidDel="00A91868">
          <w:delText xml:space="preserve"> bridge</w:delText>
        </w:r>
        <w:r w:rsidR="005B4238" w:rsidDel="00A91868">
          <w:delText xml:space="preserve"> </w:delText>
        </w:r>
        <w:r w:rsidR="000E425B" w:rsidDel="00A91868">
          <w:delText>the gap between cheap-to-evaluate surrogate functions based on benchmark datasets and high-cost, real-world objective function evaluations.</w:delText>
        </w:r>
      </w:del>
    </w:p>
    <w:p w14:paraId="02664FC6" w14:textId="77777777" w:rsidR="00E648BD" w:rsidRDefault="00AB0D7B">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5FD3B3F" w14:textId="40FC55C8" w:rsidR="00B77EF9" w:rsidRPr="00585493" w:rsidRDefault="00B77EF9">
      <w:pPr>
        <w:jc w:val="both"/>
      </w:pPr>
      <w:r w:rsidRPr="00585493">
        <w:t xml:space="preserve">The regression dataset contains </w:t>
      </w:r>
      <w:r w:rsidR="00496D15" w:rsidRPr="00585493">
        <w:t xml:space="preserve">hyperparameter sets </w:t>
      </w:r>
      <w:r w:rsidRPr="00585493">
        <w:t xml:space="preserve">(including repeats) spanning </w:t>
      </w:r>
      <w:r w:rsidR="00CB5457" w:rsidRPr="00585493">
        <w:t>twenty-three</w:t>
      </w:r>
      <w:r w:rsidRPr="00585493">
        <w:t xml:space="preserve"> </w:t>
      </w:r>
      <w:r w:rsidR="00EE3B93" w:rsidRPr="00585493">
        <w:t>hyperparameter sets</w:t>
      </w:r>
      <w:r w:rsidRPr="00585493">
        <w:t xml:space="preserve"> and </w:t>
      </w:r>
      <w:r w:rsidR="00EE3B93" w:rsidRPr="00585493">
        <w:t xml:space="preserve">their </w:t>
      </w:r>
      <w:r w:rsidRPr="00585493">
        <w:t xml:space="preserve">corresponding </w:t>
      </w:r>
      <w:r w:rsidR="00CB5457" w:rsidRPr="00585493">
        <w:t>MAE, RMSE,</w:t>
      </w:r>
      <w:r w:rsidR="00EE3B93" w:rsidRPr="00585493">
        <w:t xml:space="preserve"> computational runtimes</w:t>
      </w:r>
      <w:r w:rsidR="00643A39" w:rsidRPr="00585493">
        <w:t>, and model size</w:t>
      </w:r>
      <w:r w:rsidR="00EE3B93" w:rsidRPr="00585493">
        <w:t xml:space="preserve"> for training CrabNet.</w:t>
      </w:r>
    </w:p>
    <w:p w14:paraId="32D83A54" w14:textId="0B524520" w:rsidR="00B733CE" w:rsidRPr="00585493" w:rsidRDefault="00B733CE">
      <w:pPr>
        <w:jc w:val="both"/>
      </w:pPr>
    </w:p>
    <w:p w14:paraId="0946ACBB" w14:textId="6DEC2EAE" w:rsidR="00585493" w:rsidRDefault="00B733CE">
      <w:pPr>
        <w:jc w:val="both"/>
      </w:pPr>
      <w:r w:rsidRPr="00585493">
        <w:t xml:space="preserve">For histogram data </w:t>
      </w:r>
      <w:r w:rsidR="00585493">
        <w:t xml:space="preserve">for the number of successful repeats </w:t>
      </w:r>
      <w:r>
        <w:t xml:space="preserve">see </w:t>
      </w:r>
      <w:r>
        <w:fldChar w:fldCharType="begin"/>
      </w:r>
      <w:r>
        <w:instrText xml:space="preserve"> REF _Ref123984472 \h </w:instrText>
      </w:r>
      <w:r>
        <w:fldChar w:fldCharType="separate"/>
      </w:r>
      <w:r w:rsidR="00BF026C">
        <w:t xml:space="preserve">Figure </w:t>
      </w:r>
      <w:r w:rsidR="00BF026C">
        <w:rPr>
          <w:noProof/>
        </w:rPr>
        <w:t>1</w:t>
      </w:r>
      <w:r>
        <w:fldChar w:fldCharType="end"/>
      </w:r>
      <w:r w:rsidR="00585493">
        <w:t>.</w:t>
      </w:r>
    </w:p>
    <w:p w14:paraId="4BDA05B5" w14:textId="77777777" w:rsidR="00585493" w:rsidRDefault="00585493">
      <w:pPr>
        <w:jc w:val="both"/>
      </w:pPr>
    </w:p>
    <w:p w14:paraId="6E32A66D" w14:textId="4FFD365E" w:rsidR="00B733CE" w:rsidRDefault="00585493">
      <w:pPr>
        <w:jc w:val="both"/>
      </w:pPr>
      <w:r>
        <w:t>For histograms of the mean absolute error, root-mean-square error, runtime, and model size</w:t>
      </w:r>
      <w:r w:rsidR="00B733CE">
        <w:t>,</w:t>
      </w:r>
      <w:r w:rsidR="00240B49">
        <w:t xml:space="preserve"> see</w:t>
      </w:r>
      <w:r w:rsidR="006873E1">
        <w:t xml:space="preserve"> </w:t>
      </w:r>
      <w:r w:rsidR="006873E1">
        <w:fldChar w:fldCharType="begin"/>
      </w:r>
      <w:r w:rsidR="006873E1">
        <w:instrText xml:space="preserve"> REF _Ref123984563 \h </w:instrText>
      </w:r>
      <w:r w:rsidR="006873E1">
        <w:fldChar w:fldCharType="separate"/>
      </w:r>
      <w:r w:rsidR="00BF026C">
        <w:t xml:space="preserve">Figure </w:t>
      </w:r>
      <w:r w:rsidR="00BF026C">
        <w:rPr>
          <w:noProof/>
        </w:rPr>
        <w:t>2</w:t>
      </w:r>
      <w:r w:rsidR="006873E1">
        <w:fldChar w:fldCharType="end"/>
      </w:r>
      <w:r w:rsidR="00B733CE">
        <w:t xml:space="preserve">, </w:t>
      </w:r>
      <w:r w:rsidR="006873E1">
        <w:fldChar w:fldCharType="begin"/>
      </w:r>
      <w:r w:rsidR="006873E1">
        <w:instrText xml:space="preserve"> REF _Ref128667989 \h </w:instrText>
      </w:r>
      <w:r w:rsidR="006873E1">
        <w:fldChar w:fldCharType="separate"/>
      </w:r>
      <w:r w:rsidR="00BF026C">
        <w:t xml:space="preserve">Figure </w:t>
      </w:r>
      <w:r w:rsidR="00BF026C">
        <w:rPr>
          <w:noProof/>
        </w:rPr>
        <w:t>3</w:t>
      </w:r>
      <w:r w:rsidR="006873E1">
        <w:fldChar w:fldCharType="end"/>
      </w:r>
      <w:r w:rsidR="00240B49">
        <w:t xml:space="preserve">, </w:t>
      </w:r>
      <w:r w:rsidR="00240B49">
        <w:fldChar w:fldCharType="begin"/>
      </w:r>
      <w:r w:rsidR="00240B49">
        <w:instrText xml:space="preserve"> REF _Ref128513173 \h </w:instrText>
      </w:r>
      <w:r w:rsidR="00240B49">
        <w:fldChar w:fldCharType="separate"/>
      </w:r>
      <w:r w:rsidR="00BF026C">
        <w:t xml:space="preserve">Figure </w:t>
      </w:r>
      <w:r w:rsidR="00BF026C">
        <w:rPr>
          <w:noProof/>
        </w:rPr>
        <w:t>4</w:t>
      </w:r>
      <w:r w:rsidR="00240B49">
        <w:fldChar w:fldCharType="end"/>
      </w:r>
      <w:r w:rsidR="00240B49">
        <w:t xml:space="preserve">, and </w:t>
      </w:r>
      <w:r w:rsidR="00240B49">
        <w:fldChar w:fldCharType="begin"/>
      </w:r>
      <w:r w:rsidR="00240B49">
        <w:instrText xml:space="preserve"> REF _Ref128513174 \h </w:instrText>
      </w:r>
      <w:r w:rsidR="00240B49">
        <w:fldChar w:fldCharType="separate"/>
      </w:r>
      <w:r w:rsidR="00BF026C">
        <w:t xml:space="preserve">Figure </w:t>
      </w:r>
      <w:r w:rsidR="00BF026C">
        <w:rPr>
          <w:noProof/>
        </w:rPr>
        <w:t>5</w:t>
      </w:r>
      <w:r w:rsidR="00240B49">
        <w:fldChar w:fldCharType="end"/>
      </w:r>
      <w:r w:rsidR="00240B49">
        <w:t>, respectively.</w:t>
      </w:r>
    </w:p>
    <w:p w14:paraId="4286F5CC" w14:textId="2C4268CE" w:rsidR="00093A4D" w:rsidRDefault="00FC0C21" w:rsidP="00093A4D">
      <w:pPr>
        <w:keepNext/>
      </w:pPr>
      <w:r>
        <w:rPr>
          <w:noProof/>
        </w:rPr>
        <w:drawing>
          <wp:inline distT="0" distB="0" distL="0" distR="0" wp14:anchorId="6B9EFE9E" wp14:editId="7084919D">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7DE4E03" w14:textId="548AC332" w:rsidR="00FC0C21" w:rsidRDefault="00093A4D" w:rsidP="00643A39">
      <w:pPr>
        <w:pStyle w:val="Caption"/>
      </w:pPr>
      <w:bookmarkStart w:id="44" w:name="_Ref123984472"/>
      <w:r>
        <w:t xml:space="preserve">Figure </w:t>
      </w:r>
      <w:fldSimple w:instr=" SEQ Figure \* ARABIC ">
        <w:r w:rsidR="00BF026C">
          <w:rPr>
            <w:noProof/>
          </w:rPr>
          <w:t>1</w:t>
        </w:r>
      </w:fldSimple>
      <w:bookmarkEnd w:id="44"/>
      <w:r>
        <w:t xml:space="preserve">. Histogram of number of parameter groups vs. number of successful repeats within a given group. The lowest number of repeats for a parameter set is </w:t>
      </w:r>
      <w:r w:rsidR="00643A39">
        <w:t>1</w:t>
      </w:r>
      <w:r>
        <w:t xml:space="preserve">, with approximately </w:t>
      </w:r>
      <w:r w:rsidR="00643A39">
        <w:t>2.6</w:t>
      </w:r>
      <w:r>
        <w:t xml:space="preserve"> repeats on average.</w:t>
      </w:r>
    </w:p>
    <w:p w14:paraId="6BDC12CE" w14:textId="77777777" w:rsidR="00093A4D" w:rsidRDefault="00FC0C21" w:rsidP="00093A4D">
      <w:pPr>
        <w:keepNext/>
      </w:pPr>
      <w:r>
        <w:rPr>
          <w:noProof/>
        </w:rPr>
        <w:lastRenderedPageBreak/>
        <w:drawing>
          <wp:inline distT="0" distB="0" distL="0" distR="0" wp14:anchorId="2E4F84F2" wp14:editId="0449A55E">
            <wp:extent cx="3200400" cy="320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722A32C9" w14:textId="27AC0D69" w:rsidR="00FC0C21" w:rsidRDefault="00093A4D" w:rsidP="00093A4D">
      <w:pPr>
        <w:pStyle w:val="Caption"/>
      </w:pPr>
      <w:bookmarkStart w:id="45" w:name="_Ref123984563"/>
      <w:r>
        <w:t xml:space="preserve">Figure </w:t>
      </w:r>
      <w:fldSimple w:instr=" SEQ Figure \* ARABIC ">
        <w:r w:rsidR="00BF026C">
          <w:rPr>
            <w:noProof/>
          </w:rPr>
          <w:t>2</w:t>
        </w:r>
      </w:fldSimple>
      <w:bookmarkEnd w:id="45"/>
      <w:r>
        <w:t xml:space="preserve">. </w:t>
      </w:r>
      <w:bookmarkStart w:id="46" w:name="_Hlk128509722"/>
      <w:r>
        <w:t xml:space="preserve">Histogram of number of </w:t>
      </w:r>
      <w:proofErr w:type="gramStart"/>
      <w:r w:rsidR="00643A39">
        <w:t>training</w:t>
      </w:r>
      <w:proofErr w:type="gramEnd"/>
      <w:r w:rsidR="00643A39">
        <w:t xml:space="preserve"> runs </w:t>
      </w:r>
      <w:r>
        <w:t xml:space="preserve">vs. </w:t>
      </w:r>
      <w:r w:rsidR="00643A39">
        <w:t xml:space="preserve">mean absolute error using CrabNet on the </w:t>
      </w:r>
      <w:proofErr w:type="spellStart"/>
      <w:r w:rsidR="00643A39">
        <w:t>Matbench</w:t>
      </w:r>
      <w:proofErr w:type="spellEnd"/>
      <w:r w:rsidR="00643A39">
        <w:t xml:space="preserve"> experimental band gap task.</w:t>
      </w:r>
      <w:bookmarkEnd w:id="46"/>
    </w:p>
    <w:p w14:paraId="786714A8" w14:textId="77777777" w:rsidR="00643A39" w:rsidRDefault="00643A39" w:rsidP="00643A39">
      <w:pPr>
        <w:keepNext/>
      </w:pPr>
      <w:r>
        <w:rPr>
          <w:noProof/>
        </w:rPr>
        <w:drawing>
          <wp:inline distT="0" distB="0" distL="0" distR="0" wp14:anchorId="4AE7B94B" wp14:editId="4761A664">
            <wp:extent cx="3200400" cy="32004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7858B8CB" w14:textId="5E3E8838" w:rsidR="00643A39" w:rsidRDefault="00643A39" w:rsidP="00643A39">
      <w:pPr>
        <w:pStyle w:val="Caption"/>
      </w:pPr>
      <w:bookmarkStart w:id="47" w:name="_Ref128667989"/>
      <w:r>
        <w:t xml:space="preserve">Figure </w:t>
      </w:r>
      <w:fldSimple w:instr=" SEQ Figure \* ARABIC ">
        <w:r w:rsidR="00BF026C">
          <w:rPr>
            <w:noProof/>
          </w:rPr>
          <w:t>3</w:t>
        </w:r>
      </w:fldSimple>
      <w:bookmarkEnd w:id="47"/>
      <w:r>
        <w:t xml:space="preserve">. </w:t>
      </w:r>
      <w:bookmarkStart w:id="48" w:name="_Hlk128509772"/>
      <w:r w:rsidRPr="00643A39">
        <w:t xml:space="preserve">Histogram of number of </w:t>
      </w:r>
      <w:proofErr w:type="gramStart"/>
      <w:r w:rsidRPr="00643A39">
        <w:t>training</w:t>
      </w:r>
      <w:proofErr w:type="gramEnd"/>
      <w:r w:rsidRPr="00643A39">
        <w:t xml:space="preserve"> runs vs. </w:t>
      </w:r>
      <w:r>
        <w:t>root-mean-square-error</w:t>
      </w:r>
      <w:r w:rsidRPr="00643A39">
        <w:t xml:space="preserve"> using CrabNet on the </w:t>
      </w:r>
      <w:proofErr w:type="spellStart"/>
      <w:r w:rsidRPr="00643A39">
        <w:t>Matbench</w:t>
      </w:r>
      <w:proofErr w:type="spellEnd"/>
      <w:r w:rsidRPr="00643A39">
        <w:t xml:space="preserve"> experimental band gap task.</w:t>
      </w:r>
      <w:bookmarkEnd w:id="48"/>
    </w:p>
    <w:p w14:paraId="29BF1115" w14:textId="77777777" w:rsidR="000A2631" w:rsidRDefault="003768E9" w:rsidP="000A2631">
      <w:pPr>
        <w:keepNext/>
      </w:pPr>
      <w:r>
        <w:rPr>
          <w:noProof/>
        </w:rPr>
        <w:lastRenderedPageBreak/>
        <w:drawing>
          <wp:inline distT="0" distB="0" distL="0" distR="0" wp14:anchorId="0C0868C9" wp14:editId="108F956E">
            <wp:extent cx="3200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5A1318EE" w14:textId="0891EC1C" w:rsidR="00643A39" w:rsidRDefault="000A2631" w:rsidP="000A2631">
      <w:pPr>
        <w:pStyle w:val="Caption"/>
      </w:pPr>
      <w:bookmarkStart w:id="49" w:name="_Ref128513173"/>
      <w:r>
        <w:t xml:space="preserve">Figure </w:t>
      </w:r>
      <w:fldSimple w:instr=" SEQ Figure \* ARABIC ">
        <w:r w:rsidR="00BF026C">
          <w:rPr>
            <w:noProof/>
          </w:rPr>
          <w:t>4</w:t>
        </w:r>
      </w:fldSimple>
      <w:bookmarkEnd w:id="49"/>
      <w:r>
        <w:t xml:space="preserve">. </w:t>
      </w:r>
      <w:r w:rsidRPr="00643A39">
        <w:t xml:space="preserve">Histogram of number of </w:t>
      </w:r>
      <w:proofErr w:type="gramStart"/>
      <w:r w:rsidRPr="00643A39">
        <w:t>training</w:t>
      </w:r>
      <w:proofErr w:type="gramEnd"/>
      <w:r w:rsidRPr="00643A39">
        <w:t xml:space="preserve"> runs vs. </w:t>
      </w:r>
      <w:r>
        <w:t>GPU runtime on an RTX 2080-Ti</w:t>
      </w:r>
      <w:r w:rsidRPr="00643A39">
        <w:t xml:space="preserve"> using CrabNet on the </w:t>
      </w:r>
      <w:proofErr w:type="spellStart"/>
      <w:r w:rsidRPr="00643A39">
        <w:t>Matbench</w:t>
      </w:r>
      <w:proofErr w:type="spellEnd"/>
      <w:r w:rsidRPr="00643A39">
        <w:t xml:space="preserve"> experimental band gap task.</w:t>
      </w:r>
      <w:r>
        <w:t xml:space="preserve"> The y-axis is log-scaled.</w:t>
      </w:r>
    </w:p>
    <w:p w14:paraId="743517F9" w14:textId="77777777" w:rsidR="00643A39" w:rsidRDefault="00643A39" w:rsidP="00643A39">
      <w:pPr>
        <w:keepNext/>
      </w:pPr>
      <w:r>
        <w:rPr>
          <w:noProof/>
        </w:rPr>
        <w:drawing>
          <wp:inline distT="0" distB="0" distL="0" distR="0" wp14:anchorId="5B65EA82" wp14:editId="76888931">
            <wp:extent cx="3200400" cy="32004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6A0E9BBF" w14:textId="082E2219" w:rsidR="00643A39" w:rsidRPr="00643A39" w:rsidRDefault="00643A39" w:rsidP="00643A39">
      <w:pPr>
        <w:pStyle w:val="Caption"/>
      </w:pPr>
      <w:bookmarkStart w:id="50" w:name="_Ref128513174"/>
      <w:r>
        <w:t xml:space="preserve">Figure </w:t>
      </w:r>
      <w:fldSimple w:instr=" SEQ Figure \* ARABIC ">
        <w:r w:rsidR="00BF026C">
          <w:rPr>
            <w:noProof/>
          </w:rPr>
          <w:t>5</w:t>
        </w:r>
      </w:fldSimple>
      <w:bookmarkEnd w:id="50"/>
      <w:r>
        <w:t xml:space="preserve">. </w:t>
      </w:r>
      <w:r w:rsidRPr="00643A39">
        <w:t xml:space="preserve">Histogram of number of </w:t>
      </w:r>
      <w:proofErr w:type="gramStart"/>
      <w:r w:rsidRPr="00643A39">
        <w:t>training</w:t>
      </w:r>
      <w:proofErr w:type="gramEnd"/>
      <w:r w:rsidRPr="00643A39">
        <w:t xml:space="preserve"> runs vs. </w:t>
      </w:r>
      <w:r>
        <w:t>model size</w:t>
      </w:r>
      <w:r w:rsidRPr="00643A39">
        <w:t xml:space="preserve"> using CrabNet on the </w:t>
      </w:r>
      <w:proofErr w:type="spellStart"/>
      <w:r w:rsidRPr="00643A39">
        <w:t>Matbench</w:t>
      </w:r>
      <w:proofErr w:type="spellEnd"/>
      <w:r w:rsidRPr="00643A39">
        <w:t xml:space="preserve"> experimental band gap task.</w:t>
      </w:r>
    </w:p>
    <w:p w14:paraId="0886FEEE" w14:textId="77777777" w:rsidR="00E648BD" w:rsidRDefault="00AB0D7B">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054BD5D" w:rsidR="00D453D3" w:rsidDel="003D0345" w:rsidRDefault="003D0345" w:rsidP="00D453D3">
      <w:pPr>
        <w:rPr>
          <w:del w:id="51" w:author="Sterling Baird" w:date="2023-03-06T13:56:00Z"/>
          <w:iCs/>
        </w:rPr>
      </w:pPr>
      <w:ins w:id="52" w:author="Sterling Baird" w:date="2023-03-06T13:56:00Z">
        <w:r w:rsidRPr="003D0345">
          <w:rPr>
            <w:iCs/>
          </w:rPr>
          <w:t xml:space="preserve">A vast number of CrabNet models, totaling to 173219, were trained with different hyperparameter combinations using the Ax platform's quasi-random Sobol sampling </w:t>
        </w:r>
        <w:r>
          <w:rPr>
            <w:iCs/>
          </w:rPr>
          <w:t>function</w:t>
        </w:r>
        <w:r w:rsidRPr="003D0345">
          <w:rPr>
            <w:iCs/>
          </w:rPr>
          <w:t xml:space="preserve"> to generate unique parameter combinations. </w:t>
        </w:r>
      </w:ins>
      <w:ins w:id="53" w:author="Sterling Baird" w:date="2023-03-06T13:57:00Z">
        <w:r w:rsidR="00885F9D" w:rsidRPr="00885F9D">
          <w:rPr>
            <w:iCs/>
          </w:rPr>
          <w:t xml:space="preserve">While there can be other uses, this dataset is primarily intended as a multi-objective, multi-fidelity, high-dimensional benchmark dataset for formulation-based </w:t>
        </w:r>
        <w:r w:rsidR="00885F9D" w:rsidRPr="00885F9D">
          <w:rPr>
            <w:iCs/>
          </w:rPr>
          <w:lastRenderedPageBreak/>
          <w:t xml:space="preserve">optimization scenarios by scaling each of the numerical parameters to the range of 0 to 1 and applying a contrived constraint that the sum of all parameters must equal one. </w:t>
        </w:r>
      </w:ins>
      <w:ins w:id="54" w:author="Sterling Baird" w:date="2023-03-06T13:56:00Z">
        <w:r w:rsidRPr="003D0345">
          <w:rPr>
            <w:iCs/>
          </w:rPr>
          <w:t>To realistically capture noise in the benchmark dataset, simulations were repeated for each quasi-random parameter combination. To improve efficiency and reduce latency, hyperparameter sets (including repeats) were shuffled and divided into batches, then sent to a high-performance computing environment for asynchronous evaluation. Despite some results not being completed due to either timeout or preemption, this trade-off was deemed reasonable for the efficiency and completion gains.</w:t>
        </w:r>
      </w:ins>
      <w:del w:id="55" w:author="Sterling Baird" w:date="2023-03-06T13:56:00Z">
        <w:r w:rsidR="001B6DB9" w:rsidRPr="00BC2363" w:rsidDel="003D0345">
          <w:rPr>
            <w:iCs/>
          </w:rPr>
          <w:delText>Hundreds of thousands (</w:delText>
        </w:r>
        <w:r w:rsidR="00B6396E" w:rsidRPr="00BC2363" w:rsidDel="003D0345">
          <w:rPr>
            <w:iCs/>
          </w:rPr>
          <w:delText xml:space="preserve">173219 </w:delText>
        </w:r>
        <w:r w:rsidR="001B6DB9" w:rsidRPr="00BC2363" w:rsidDel="003D0345">
          <w:rPr>
            <w:iCs/>
          </w:rPr>
          <w:delText xml:space="preserve">in total) of CrabNet models were trained using </w:delText>
        </w:r>
        <w:r w:rsidR="00660B02" w:rsidRPr="00BC2363" w:rsidDel="003D0345">
          <w:rPr>
            <w:iCs/>
          </w:rPr>
          <w:delText xml:space="preserve">various hyperparameter combinations. The unique parameter combinations were obtained using quasi-random Sobol sampling of the </w:delText>
        </w:r>
        <w:r w:rsidR="00E648F2" w:rsidRPr="00BC2363" w:rsidDel="003D0345">
          <w:rPr>
            <w:iCs/>
          </w:rPr>
          <w:delText xml:space="preserve">constrained </w:delText>
        </w:r>
        <w:r w:rsidR="00660B02" w:rsidRPr="00BC2363" w:rsidDel="003D0345">
          <w:rPr>
            <w:iCs/>
          </w:rPr>
          <w:delText xml:space="preserve">feature space using the Ax platform. </w:delText>
        </w:r>
      </w:del>
    </w:p>
    <w:p w14:paraId="56827B61" w14:textId="77777777" w:rsidR="003D0345" w:rsidRPr="00BC2363" w:rsidRDefault="003D0345">
      <w:pPr>
        <w:jc w:val="both"/>
        <w:rPr>
          <w:ins w:id="56" w:author="Sterling Baird" w:date="2023-03-06T13:56:00Z"/>
          <w:iCs/>
        </w:rPr>
      </w:pPr>
    </w:p>
    <w:p w14:paraId="4D92FE46" w14:textId="5301DF28" w:rsidR="00660B02" w:rsidRPr="00BC2363" w:rsidDel="003D0345" w:rsidRDefault="00660B02" w:rsidP="00D453D3">
      <w:pPr>
        <w:rPr>
          <w:del w:id="57" w:author="Sterling Baird" w:date="2023-03-06T13:56:00Z"/>
        </w:rPr>
      </w:pPr>
    </w:p>
    <w:p w14:paraId="1B9EE3DA" w14:textId="65DD378E" w:rsidR="001B6DB9" w:rsidDel="003D0345" w:rsidRDefault="00D453D3" w:rsidP="00D453D3">
      <w:pPr>
        <w:rPr>
          <w:del w:id="58" w:author="Sterling Baird" w:date="2023-03-06T13:56:00Z"/>
        </w:rPr>
      </w:pPr>
      <w:del w:id="59" w:author="Sterling Baird" w:date="2023-03-06T13:56:00Z">
        <w:r w:rsidRPr="00BC2363" w:rsidDel="003D0345">
          <w:delText>Quasi-random Sobol sampling was used to generate parameter combinations to obtain a more uniform sampling of the allowable parameter space. While there can be other uses, this dataset is primarily intended as a</w:delText>
        </w:r>
        <w:r w:rsidR="00496D15" w:rsidRPr="00BC2363" w:rsidDel="003D0345">
          <w:delText xml:space="preserve"> multi-objective,</w:delText>
        </w:r>
        <w:r w:rsidRPr="00BC2363" w:rsidDel="003D0345">
          <w:delText xml:space="preserve"> multi-fidelity</w:delText>
        </w:r>
        <w:r w:rsidR="00496D15" w:rsidRPr="00BC2363" w:rsidDel="003D0345">
          <w:delText xml:space="preserve">, high-dimensional </w:delText>
        </w:r>
        <w:r w:rsidRPr="00BC2363" w:rsidDel="003D0345">
          <w:delText xml:space="preserve">benchmark dataset for </w:delText>
        </w:r>
        <w:r w:rsidR="00496D15" w:rsidRPr="00BC2363" w:rsidDel="003D0345">
          <w:delText xml:space="preserve">formulation-based optimization </w:delText>
        </w:r>
        <w:r w:rsidRPr="00BC2363" w:rsidDel="003D0345">
          <w:delText>scenarios</w:delText>
        </w:r>
        <w:r w:rsidR="002B148B" w:rsidDel="003D0345">
          <w:delText xml:space="preserve"> by scaling each of the numerical parameters to the range of 0 to 1 and </w:delText>
        </w:r>
        <w:r w:rsidR="00C91C94" w:rsidDel="003D0345">
          <w:delText>applying a contrived constraint that the sum of all parameters must equal one</w:delText>
        </w:r>
        <w:r w:rsidRPr="00BC2363" w:rsidDel="003D0345">
          <w:delText xml:space="preserve">. To realistically capture the noise for this benchmark dataset, simulations were repeated for each of the quasi-random parameter combinations. </w:delText>
        </w:r>
        <w:r w:rsidDel="003D0345">
          <w:delText xml:space="preserve">To maximize throughput and reduce latency, </w:delText>
        </w:r>
        <w:r w:rsidR="00496D15" w:rsidDel="003D0345">
          <w:delText xml:space="preserve">hyperparameter sets </w:delText>
        </w:r>
        <w:r w:rsidDel="003D0345">
          <w:delText>(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w:delText>
        </w:r>
      </w:del>
    </w:p>
    <w:p w14:paraId="149BCEBE" w14:textId="77777777" w:rsidR="001B6DB9" w:rsidRDefault="001B6DB9" w:rsidP="00D453D3"/>
    <w:p w14:paraId="7A4BAE48" w14:textId="7F429DD7" w:rsidR="00D453D3" w:rsidRPr="00D453D3" w:rsidRDefault="00D453D3" w:rsidP="00D453D3">
      <w:r>
        <w:t xml:space="preserve">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18" w:history="1">
        <w:r w:rsidR="00496D15" w:rsidRPr="00D4563C">
          <w:rPr>
            <w:rStyle w:val="Hyperlink"/>
          </w:rPr>
          <w:t>https://github.com/sparks-baird/matsci-opt-benchmarks/tree/main/scripts/crabnet_hyperparameter</w:t>
        </w:r>
      </w:hyperlink>
      <w:r w:rsidR="00EC5ADA">
        <w:t xml:space="preserve"> and </w:t>
      </w:r>
      <w:hyperlink r:id="rId19" w:history="1">
        <w:r w:rsidR="00496D15" w:rsidRPr="00D4563C">
          <w:rPr>
            <w:rStyle w:val="Hyperlink"/>
          </w:rPr>
          <w:t>https://github.com/sparks-baird/matsci-opt-benchmarks/tree/main/notebooks/crabnet_hyperparameter</w:t>
        </w:r>
      </w:hyperlink>
      <w:r w:rsidR="00EC5ADA">
        <w:t>.</w:t>
      </w:r>
    </w:p>
    <w:p w14:paraId="136D89C2" w14:textId="77777777" w:rsidR="00E648BD" w:rsidRDefault="00AB0D7B">
      <w:pPr>
        <w:spacing w:before="240"/>
        <w:jc w:val="both"/>
        <w:rPr>
          <w:b/>
          <w:sz w:val="24"/>
          <w:szCs w:val="24"/>
        </w:rPr>
      </w:pPr>
      <w:r>
        <w:rPr>
          <w:b/>
          <w:sz w:val="24"/>
          <w:szCs w:val="24"/>
        </w:rPr>
        <w:t>Ethics statements</w:t>
      </w:r>
    </w:p>
    <w:p w14:paraId="6C4A99A3" w14:textId="77777777" w:rsidR="00E648BD" w:rsidRDefault="00AB0D7B">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AB0D7B">
      <w:pPr>
        <w:shd w:val="clear" w:color="auto" w:fill="FFFFFF"/>
        <w:jc w:val="both"/>
        <w:rPr>
          <w:i/>
          <w:color w:val="1155CC"/>
        </w:rPr>
      </w:pPr>
      <w:r>
        <w:rPr>
          <w:i/>
          <w:color w:val="1155CC"/>
        </w:rPr>
        <w:t xml:space="preserve"> </w:t>
      </w:r>
    </w:p>
    <w:p w14:paraId="6647788F" w14:textId="77777777" w:rsidR="00E648BD" w:rsidRDefault="00AB0D7B">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C4E102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C53901">
        <w:t xml:space="preserve"> </w:t>
      </w:r>
      <w:r w:rsidR="00C53901" w:rsidRPr="00C53901">
        <w:rPr>
          <w:b/>
          <w:bCs/>
        </w:rPr>
        <w:t>Jeet N</w:t>
      </w:r>
      <w:r w:rsidR="002D1119">
        <w:rPr>
          <w:b/>
          <w:bCs/>
        </w:rPr>
        <w:t>.</w:t>
      </w:r>
      <w:r w:rsidR="00C53901" w:rsidRPr="00C53901">
        <w:rPr>
          <w:b/>
          <w:bCs/>
        </w:rPr>
        <w:t xml:space="preserve"> Parikh</w:t>
      </w:r>
      <w:r w:rsidR="00C53901">
        <w:t xml:space="preserve">: </w:t>
      </w:r>
      <w:r w:rsidR="00861FF8">
        <w:t>Methodology, Software,</w:t>
      </w:r>
      <w:r w:rsidR="00AA7892">
        <w:t xml:space="preserve"> Formal Analysis, Data Curation, Writing </w:t>
      </w:r>
      <w:r w:rsidR="001D153B">
        <w:t xml:space="preserve">- </w:t>
      </w:r>
      <w:r w:rsidR="00AA7892">
        <w:t>Original Draft</w:t>
      </w:r>
      <w:r w:rsidR="001D153B">
        <w:t>, Writing - Review &amp; Editing</w:t>
      </w:r>
      <w:r w:rsidR="00AA7892">
        <w:t xml:space="preserve">, </w:t>
      </w:r>
      <w:r>
        <w:t xml:space="preserve"> </w:t>
      </w:r>
      <w:r w:rsidRPr="000C61BB">
        <w:rPr>
          <w:b/>
          <w:bCs/>
        </w:rPr>
        <w:t>Taylor D. Sparks</w:t>
      </w:r>
      <w:r>
        <w:t>: Supervision, Funding acquisition</w:t>
      </w:r>
    </w:p>
    <w:p w14:paraId="6349AF4C" w14:textId="77777777" w:rsidR="00E648BD" w:rsidRDefault="00AB0D7B">
      <w:pPr>
        <w:spacing w:before="240"/>
        <w:jc w:val="both"/>
        <w:rPr>
          <w:b/>
          <w:sz w:val="24"/>
          <w:szCs w:val="24"/>
        </w:rPr>
      </w:pPr>
      <w:r>
        <w:rPr>
          <w:b/>
          <w:sz w:val="24"/>
          <w:szCs w:val="24"/>
        </w:rPr>
        <w:t>Acknowledgments</w:t>
      </w:r>
    </w:p>
    <w:p w14:paraId="6D156DBF" w14:textId="00DBDC61" w:rsidR="00CA41F5" w:rsidRDefault="00CA41F5" w:rsidP="00CA41F5"/>
    <w:p w14:paraId="7E2DEEC7" w14:textId="3B373F4D" w:rsidR="005A4DE0" w:rsidRDefault="00CA41F5" w:rsidP="00CA41F5">
      <w:r>
        <w:t xml:space="preserve">Funding: This work was supported by the National Science Foundation Division of Materials Research [Grant number </w:t>
      </w:r>
      <w:r w:rsidRPr="00CA41F5">
        <w:t>DMR-1651668</w:t>
      </w:r>
      <w:r>
        <w:t>].</w:t>
      </w:r>
    </w:p>
    <w:p w14:paraId="149CED48" w14:textId="6347B26E" w:rsidR="00F41303" w:rsidRDefault="00F41303" w:rsidP="00CA41F5"/>
    <w:p w14:paraId="6364641F" w14:textId="229D39FC" w:rsidR="008C313E" w:rsidRDefault="00F41303" w:rsidP="00CA41F5">
      <w:r>
        <w:t>We</w:t>
      </w:r>
      <w:r w:rsidR="008B25FC">
        <w:t xml:space="preserve"> thank</w:t>
      </w:r>
      <w:r>
        <w:t xml:space="preserve"> Trupti Mohanty for work and discussion related to the</w:t>
      </w:r>
      <w:r w:rsidR="006535BC">
        <w:t xml:space="preserve"> future use-case </w:t>
      </w:r>
      <w:r w:rsidR="00D045AD">
        <w:t>of this dataset as a ps</w:t>
      </w:r>
      <w:r w:rsidR="002F769B">
        <w:t>eu</w:t>
      </w:r>
      <w:r w:rsidR="00D045AD">
        <w:t>do-materials benchmark.</w:t>
      </w:r>
      <w:r w:rsidR="005A4DE0">
        <w:t xml:space="preserve"> We acknowledge the University of Utah’s Center for High Performance Computing (CHPC) for providing computational resources. </w:t>
      </w:r>
      <w:ins w:id="60" w:author="Sterling Baird" w:date="2023-03-06T13:56:00Z">
        <w:r w:rsidR="001B57E7">
          <w:t>The code and manuscript associated with a benchmark dataset for particle packing simulations</w:t>
        </w:r>
        <w:r w:rsidR="001B57E7">
          <w:fldChar w:fldCharType="begin"/>
        </w:r>
        <w:r w:rsidR="001B57E7">
          <w:instrText xml:space="preserve"> ADDIN ZOTERO_ITEM CSL_CITATION {"citationID":"ilBkMZcW","properties":{"formattedCitation":"\\super 8\\nosupersub{}","plainCitation":"8","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schema":"https://github.com/citation-style-language/schema/raw/master/csl-citation.json"} </w:instrText>
        </w:r>
        <w:r w:rsidR="001B57E7">
          <w:fldChar w:fldCharType="separate"/>
        </w:r>
        <w:r w:rsidR="001B57E7" w:rsidRPr="008C313E">
          <w:rPr>
            <w:szCs w:val="24"/>
            <w:vertAlign w:val="superscript"/>
          </w:rPr>
          <w:t>8</w:t>
        </w:r>
        <w:r w:rsidR="001B57E7">
          <w:fldChar w:fldCharType="end"/>
        </w:r>
        <w:r w:rsidR="001B57E7">
          <w:t xml:space="preserve"> served as a starting point for the code and manuscript for this work</w:t>
        </w:r>
      </w:ins>
      <w:ins w:id="61" w:author="Sterling Baird" w:date="2023-03-06T14:07:00Z">
        <w:r w:rsidR="00E54EFF">
          <w:t>, for which there</w:t>
        </w:r>
        <w:r w:rsidR="009E2AD9">
          <w:t xml:space="preserve"> is shared language and </w:t>
        </w:r>
      </w:ins>
      <w:ins w:id="62" w:author="Sterling Baird" w:date="2023-03-06T14:08:00Z">
        <w:r w:rsidR="001F2ED2">
          <w:t xml:space="preserve">document </w:t>
        </w:r>
      </w:ins>
      <w:ins w:id="63" w:author="Sterling Baird" w:date="2023-03-06T14:07:00Z">
        <w:r w:rsidR="009E2AD9">
          <w:t>structure</w:t>
        </w:r>
      </w:ins>
      <w:ins w:id="64" w:author="Sterling Baird" w:date="2023-03-06T13:56:00Z">
        <w:r w:rsidR="001B57E7">
          <w:t xml:space="preserve">. </w:t>
        </w:r>
      </w:ins>
      <w:r w:rsidR="005A4DE0">
        <w:t xml:space="preserve">We acknowledge </w:t>
      </w:r>
      <w:proofErr w:type="spellStart"/>
      <w:r w:rsidR="005A4DE0">
        <w:t>OpenAI</w:t>
      </w:r>
      <w:proofErr w:type="spellEnd"/>
      <w:r w:rsidR="005A4DE0">
        <w:t xml:space="preserve"> for providing free usage of their research tool, </w:t>
      </w:r>
      <w:proofErr w:type="spellStart"/>
      <w:r w:rsidR="005A4DE0">
        <w:t>ChatGPT</w:t>
      </w:r>
      <w:proofErr w:type="spellEnd"/>
      <w:r w:rsidR="005A4DE0">
        <w:t>, which was used during the review and editing process.</w:t>
      </w:r>
      <w:ins w:id="65" w:author="Sterling Baird" w:date="2023-03-06T13:55:00Z">
        <w:r w:rsidR="008C313E">
          <w:t xml:space="preserve"> </w:t>
        </w:r>
      </w:ins>
      <w:del w:id="66" w:author="Sterling Baird" w:date="2023-03-06T13:56:00Z">
        <w:r w:rsidR="008C313E" w:rsidDel="001B57E7">
          <w:fldChar w:fldCharType="begin"/>
        </w:r>
        <w:r w:rsidR="008C313E" w:rsidDel="001B57E7">
          <w:delInstrText xml:space="preserve"> ADDIN ZOTERO_ITEM CSL_CITATION {"citationID":"ilBkMZcW","properties":{"formattedCitation":"\\super 8\\nosupersub{}","plainCitation":"8","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schema":"https://github.com/citation-style-language/schema/raw/master/csl-citation.json"} </w:delInstrText>
        </w:r>
        <w:r w:rsidR="008C313E" w:rsidDel="001B57E7">
          <w:fldChar w:fldCharType="separate"/>
        </w:r>
        <w:r w:rsidR="008C313E" w:rsidRPr="008C313E" w:rsidDel="001B57E7">
          <w:rPr>
            <w:szCs w:val="24"/>
            <w:vertAlign w:val="superscript"/>
          </w:rPr>
          <w:delText>8</w:delText>
        </w:r>
        <w:r w:rsidR="008C313E" w:rsidDel="001B57E7">
          <w:fldChar w:fldCharType="end"/>
        </w:r>
      </w:del>
    </w:p>
    <w:p w14:paraId="5CD74AC3" w14:textId="4A5C0A42" w:rsidR="00CA41F5" w:rsidRDefault="00CA41F5" w:rsidP="00CA41F5"/>
    <w:p w14:paraId="17A22276" w14:textId="3978DF25" w:rsidR="00E648BD" w:rsidRDefault="00AB0D7B">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lastRenderedPageBreak/>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AB0D7B">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AB0D7B"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0B2CE286" w14:textId="77777777" w:rsidR="008C313E" w:rsidRPr="008C313E" w:rsidRDefault="00BD6A3A" w:rsidP="008C313E">
      <w:pPr>
        <w:pStyle w:val="Bibliography"/>
      </w:pPr>
      <w:r>
        <w:fldChar w:fldCharType="begin"/>
      </w:r>
      <w:r>
        <w:instrText xml:space="preserve"> ADDIN ZOTERO_BIBL {"uncited":[],"omitted":[],"custom":[]} CSL_BIBLIOGRAPHY </w:instrText>
      </w:r>
      <w:r>
        <w:fldChar w:fldCharType="separate"/>
      </w:r>
      <w:r w:rsidR="008C313E" w:rsidRPr="008C313E">
        <w:t>(1)</w:t>
      </w:r>
      <w:r w:rsidR="008C313E" w:rsidRPr="008C313E">
        <w:tab/>
        <w:t xml:space="preserve">Ghoreishi, S. F.; Molkeri, A.; Arróyave, R.; Allaire, D.; Srivastava, A. Efficient Use of Multiple Information Sources in Material Design. </w:t>
      </w:r>
      <w:r w:rsidR="008C313E" w:rsidRPr="008C313E">
        <w:rPr>
          <w:i/>
          <w:iCs/>
        </w:rPr>
        <w:t>Acta Materialia</w:t>
      </w:r>
      <w:r w:rsidR="008C313E" w:rsidRPr="008C313E">
        <w:t xml:space="preserve"> </w:t>
      </w:r>
      <w:r w:rsidR="008C313E" w:rsidRPr="008C313E">
        <w:rPr>
          <w:b/>
          <w:bCs/>
        </w:rPr>
        <w:t>2019</w:t>
      </w:r>
      <w:r w:rsidR="008C313E" w:rsidRPr="008C313E">
        <w:t xml:space="preserve">, </w:t>
      </w:r>
      <w:r w:rsidR="008C313E" w:rsidRPr="008C313E">
        <w:rPr>
          <w:i/>
          <w:iCs/>
        </w:rPr>
        <w:t>180</w:t>
      </w:r>
      <w:r w:rsidR="008C313E" w:rsidRPr="008C313E">
        <w:t>, 260–271. https://doi.org/10.1016/j.actamat.2019.09.009.</w:t>
      </w:r>
    </w:p>
    <w:p w14:paraId="53FAD51E" w14:textId="77777777" w:rsidR="008C313E" w:rsidRPr="008C313E" w:rsidRDefault="008C313E" w:rsidP="008C313E">
      <w:pPr>
        <w:pStyle w:val="Bibliography"/>
      </w:pPr>
      <w:r w:rsidRPr="008C313E">
        <w:t>(2)</w:t>
      </w:r>
      <w:r w:rsidRPr="008C313E">
        <w:tab/>
        <w:t xml:space="preserve">Kandasamy, K.; Vysyaraju, K. R.; Neiswanger, W.; Paria, B.; Collins, C. R.; Schneider, J.; Poczos, B.; Xing, E. P. Tuning Hyperparameters without Grad Students: Scalable and Robust Bayesian Optimisation with Dragonfly. </w:t>
      </w:r>
      <w:r w:rsidRPr="008C313E">
        <w:rPr>
          <w:i/>
          <w:iCs/>
        </w:rPr>
        <w:t>arXiv:1903.06694 [cs, stat]</w:t>
      </w:r>
      <w:r w:rsidRPr="008C313E">
        <w:t xml:space="preserve"> </w:t>
      </w:r>
      <w:r w:rsidRPr="008C313E">
        <w:rPr>
          <w:b/>
          <w:bCs/>
        </w:rPr>
        <w:t>2020</w:t>
      </w:r>
      <w:r w:rsidRPr="008C313E">
        <w:t>.</w:t>
      </w:r>
    </w:p>
    <w:p w14:paraId="58CEC0B4" w14:textId="77777777" w:rsidR="008C313E" w:rsidRPr="008C313E" w:rsidRDefault="008C313E" w:rsidP="008C313E">
      <w:pPr>
        <w:pStyle w:val="Bibliography"/>
      </w:pPr>
      <w:r w:rsidRPr="008C313E">
        <w:t>(3)</w:t>
      </w:r>
      <w:r w:rsidRPr="008C313E">
        <w:tab/>
        <w:t xml:space="preserve">Hanaoka, K. Comparison of Conceptually Different Multi-Objective Bayesian Optimization Methods for Material Design Problems. </w:t>
      </w:r>
      <w:r w:rsidRPr="008C313E">
        <w:rPr>
          <w:i/>
          <w:iCs/>
        </w:rPr>
        <w:t>Materials Today Communications</w:t>
      </w:r>
      <w:r w:rsidRPr="008C313E">
        <w:t xml:space="preserve"> </w:t>
      </w:r>
      <w:r w:rsidRPr="008C313E">
        <w:rPr>
          <w:b/>
          <w:bCs/>
        </w:rPr>
        <w:t>2022</w:t>
      </w:r>
      <w:r w:rsidRPr="008C313E">
        <w:t>, 103440. https://doi.org/10.1016/j.mtcomm.2022.103440.</w:t>
      </w:r>
    </w:p>
    <w:p w14:paraId="0EC3AD4F" w14:textId="77777777" w:rsidR="008C313E" w:rsidRPr="008C313E" w:rsidRDefault="008C313E" w:rsidP="008C313E">
      <w:pPr>
        <w:pStyle w:val="Bibliography"/>
      </w:pPr>
      <w:r w:rsidRPr="008C313E">
        <w:t>(4)</w:t>
      </w:r>
      <w:r w:rsidRPr="008C313E">
        <w:tab/>
        <w:t xml:space="preserve">Häse, F.; Roch, L. M.; Aspuru-Guzik, A. Chimera: Enabling Hierarchy Based Multi-Objective Optimization for Self-Driving Laboratories. </w:t>
      </w:r>
      <w:r w:rsidRPr="008C313E">
        <w:rPr>
          <w:i/>
          <w:iCs/>
        </w:rPr>
        <w:t>Chem. Sci.</w:t>
      </w:r>
      <w:r w:rsidRPr="008C313E">
        <w:t xml:space="preserve"> </w:t>
      </w:r>
      <w:r w:rsidRPr="008C313E">
        <w:rPr>
          <w:b/>
          <w:bCs/>
        </w:rPr>
        <w:t>2018</w:t>
      </w:r>
      <w:r w:rsidRPr="008C313E">
        <w:t xml:space="preserve">, </w:t>
      </w:r>
      <w:r w:rsidRPr="008C313E">
        <w:rPr>
          <w:i/>
          <w:iCs/>
        </w:rPr>
        <w:t>9</w:t>
      </w:r>
      <w:r w:rsidRPr="008C313E">
        <w:t xml:space="preserve"> (39), 7642–7655. https://doi.org/10.1039/C8SC02239A.</w:t>
      </w:r>
    </w:p>
    <w:p w14:paraId="03DC631B" w14:textId="77777777" w:rsidR="008C313E" w:rsidRPr="008C313E" w:rsidRDefault="008C313E" w:rsidP="008C313E">
      <w:pPr>
        <w:pStyle w:val="Bibliography"/>
      </w:pPr>
      <w:r w:rsidRPr="008C313E">
        <w:t>(5)</w:t>
      </w:r>
      <w:r w:rsidRPr="008C313E">
        <w:tab/>
        <w:t xml:space="preserve">Baird, S. G.; Liu, M.; Sparks, T. D. High-Dimensional Bayesian Optimization of 23 Hyperparameters over 100 Iterations for an Attention-Based Network to Predict Materials Property: A Case Study on CrabNet Using Ax Platform and SAASBO. </w:t>
      </w:r>
      <w:r w:rsidRPr="008C313E">
        <w:rPr>
          <w:i/>
          <w:iCs/>
        </w:rPr>
        <w:t>Computational Materials Science</w:t>
      </w:r>
      <w:r w:rsidRPr="008C313E">
        <w:t xml:space="preserve"> </w:t>
      </w:r>
      <w:r w:rsidRPr="008C313E">
        <w:rPr>
          <w:b/>
          <w:bCs/>
        </w:rPr>
        <w:t>2022</w:t>
      </w:r>
      <w:r w:rsidRPr="008C313E">
        <w:t xml:space="preserve">, </w:t>
      </w:r>
      <w:r w:rsidRPr="008C313E">
        <w:rPr>
          <w:i/>
          <w:iCs/>
        </w:rPr>
        <w:t>211</w:t>
      </w:r>
      <w:r w:rsidRPr="008C313E">
        <w:t>, 111505. https://doi.org/10.1016/j.commatsci.2022.111505.</w:t>
      </w:r>
    </w:p>
    <w:p w14:paraId="38D2A726" w14:textId="77777777" w:rsidR="008C313E" w:rsidRPr="008C313E" w:rsidRDefault="008C313E" w:rsidP="008C313E">
      <w:pPr>
        <w:pStyle w:val="Bibliography"/>
      </w:pPr>
      <w:r w:rsidRPr="008C313E">
        <w:t>(6)</w:t>
      </w:r>
      <w:r w:rsidRPr="008C313E">
        <w:tab/>
        <w:t xml:space="preserve">Eriksson, D.; Jankowiak, M. High-Dimensional Bayesian Optimization with Sparse Axis-Aligned Subspaces. </w:t>
      </w:r>
      <w:r w:rsidRPr="008C313E">
        <w:rPr>
          <w:i/>
          <w:iCs/>
        </w:rPr>
        <w:t>arXiv:2103.00349 [cs, stat]</w:t>
      </w:r>
      <w:r w:rsidRPr="008C313E">
        <w:t xml:space="preserve"> </w:t>
      </w:r>
      <w:r w:rsidRPr="008C313E">
        <w:rPr>
          <w:b/>
          <w:bCs/>
        </w:rPr>
        <w:t>2021</w:t>
      </w:r>
      <w:r w:rsidRPr="008C313E">
        <w:t>.</w:t>
      </w:r>
    </w:p>
    <w:p w14:paraId="04633A52" w14:textId="77777777" w:rsidR="008C313E" w:rsidRPr="008C313E" w:rsidRDefault="008C313E" w:rsidP="008C313E">
      <w:pPr>
        <w:pStyle w:val="Bibliography"/>
      </w:pPr>
      <w:r w:rsidRPr="008C313E">
        <w:t>(7)</w:t>
      </w:r>
      <w:r w:rsidRPr="008C313E">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6DC10346" w14:textId="77777777" w:rsidR="008C313E" w:rsidRPr="008C313E" w:rsidRDefault="008C313E" w:rsidP="008C313E">
      <w:pPr>
        <w:pStyle w:val="Bibliography"/>
      </w:pPr>
      <w:r w:rsidRPr="008C313E">
        <w:t>(8)</w:t>
      </w:r>
      <w:r w:rsidRPr="008C313E">
        <w:tab/>
        <w:t>Baird, S. G.; Sparks, T. D. Materials Science Optimization Benchmark Dataset for Multi-Fidelity Hard-Sphere Packing Simulations. ChemRxiv January 9, 2023. https://doi.org/10.26434/chemrxiv-2023-fjjk7.</w:t>
      </w:r>
    </w:p>
    <w:p w14:paraId="20A78A12" w14:textId="77777777" w:rsidR="008C313E" w:rsidRPr="008C313E" w:rsidRDefault="008C313E" w:rsidP="008C313E">
      <w:pPr>
        <w:pStyle w:val="Bibliography"/>
      </w:pPr>
      <w:r w:rsidRPr="008C313E">
        <w:t>(9)</w:t>
      </w:r>
      <w:r w:rsidRPr="008C313E">
        <w:tab/>
        <w:t xml:space="preserve">Baird, S.; Hall, J. R.; Sparks, T. D. </w:t>
      </w:r>
      <w:r w:rsidRPr="008C313E">
        <w:rPr>
          <w:i/>
          <w:iCs/>
        </w:rPr>
        <w:t>Compactness Matters: Improving Bayesian Optimization Efficiency of Materials Formulations through Invariant Search Spaces</w:t>
      </w:r>
      <w:r w:rsidRPr="008C313E">
        <w:t>; preprint; Chemistry, 2023. https://doi.org/10.26434/chemrxiv-2022-nz2w8-v3.</w:t>
      </w:r>
    </w:p>
    <w:p w14:paraId="56688EE8" w14:textId="77777777" w:rsidR="008C313E" w:rsidRPr="008C313E" w:rsidRDefault="008C313E" w:rsidP="008C313E">
      <w:pPr>
        <w:pStyle w:val="Bibliography"/>
      </w:pPr>
      <w:r w:rsidRPr="008C313E">
        <w:t>(10)</w:t>
      </w:r>
      <w:r w:rsidRPr="008C313E">
        <w:tab/>
        <w:t xml:space="preserve">Dunn, A.; Wang, Q.; Ganose, A.; Dopp, D.; Jain, A. Benchmarking Materials Property Prediction Methods: The Matbench Test Set and Automatminer Reference Algorithm. </w:t>
      </w:r>
      <w:r w:rsidRPr="008C313E">
        <w:rPr>
          <w:i/>
          <w:iCs/>
        </w:rPr>
        <w:t>npj Comput Mater</w:t>
      </w:r>
      <w:r w:rsidRPr="008C313E">
        <w:t xml:space="preserve"> </w:t>
      </w:r>
      <w:r w:rsidRPr="008C313E">
        <w:rPr>
          <w:b/>
          <w:bCs/>
        </w:rPr>
        <w:t>2020</w:t>
      </w:r>
      <w:r w:rsidRPr="008C313E">
        <w:t xml:space="preserve">, </w:t>
      </w:r>
      <w:r w:rsidRPr="008C313E">
        <w:rPr>
          <w:i/>
          <w:iCs/>
        </w:rPr>
        <w:t>6</w:t>
      </w:r>
      <w:r w:rsidRPr="008C313E">
        <w:t xml:space="preserve"> (1), 138. https://doi.org/10.1038/s41524-020-00406-3.</w:t>
      </w:r>
    </w:p>
    <w:p w14:paraId="043F473B" w14:textId="77777777" w:rsidR="008C313E" w:rsidRPr="008C313E" w:rsidRDefault="008C313E" w:rsidP="008C313E">
      <w:pPr>
        <w:pStyle w:val="Bibliography"/>
      </w:pPr>
      <w:r w:rsidRPr="008C313E">
        <w:t>(11)</w:t>
      </w:r>
      <w:r w:rsidRPr="008C313E">
        <w:tab/>
        <w:t xml:space="preserve">De Breuck, P.-P.; Evans, M. L.; Rignanese, G.-M. Robust Model Benchmarking and Bias-Imbalance in Data-Driven Materials Science: A Case Study on MODNet. </w:t>
      </w:r>
      <w:r w:rsidRPr="008C313E">
        <w:rPr>
          <w:i/>
          <w:iCs/>
        </w:rPr>
        <w:t>J. Phys.: Condens. Matter</w:t>
      </w:r>
      <w:r w:rsidRPr="008C313E">
        <w:t xml:space="preserve"> </w:t>
      </w:r>
      <w:r w:rsidRPr="008C313E">
        <w:rPr>
          <w:b/>
          <w:bCs/>
        </w:rPr>
        <w:t>2021</w:t>
      </w:r>
      <w:r w:rsidRPr="008C313E">
        <w:t xml:space="preserve">, </w:t>
      </w:r>
      <w:r w:rsidRPr="008C313E">
        <w:rPr>
          <w:i/>
          <w:iCs/>
        </w:rPr>
        <w:t>33</w:t>
      </w:r>
      <w:r w:rsidRPr="008C313E">
        <w:t xml:space="preserve"> (40), 404002. https://doi.org/10.1088/1361-648X/ac1280.</w:t>
      </w:r>
    </w:p>
    <w:p w14:paraId="0A9C59F6" w14:textId="77777777" w:rsidR="008C313E" w:rsidRPr="008C313E" w:rsidRDefault="008C313E" w:rsidP="008C313E">
      <w:pPr>
        <w:pStyle w:val="Bibliography"/>
      </w:pPr>
      <w:r w:rsidRPr="008C313E">
        <w:t>(12)</w:t>
      </w:r>
      <w:r w:rsidRPr="008C313E">
        <w:tab/>
        <w:t>Wang, A.; Liang, H.; McDannald, A.; Takeuchi, I.; Kusne, A. G. Benchmarking Active Learning Strategies for Materials Optimization and Discovery. arXiv April 12, 2022. http://arxiv.org/abs/2204.05838 (accessed 2022-07-04).</w:t>
      </w:r>
    </w:p>
    <w:p w14:paraId="2B33D656" w14:textId="77777777" w:rsidR="008C313E" w:rsidRPr="008C313E" w:rsidRDefault="008C313E" w:rsidP="008C313E">
      <w:pPr>
        <w:pStyle w:val="Bibliography"/>
      </w:pPr>
      <w:r w:rsidRPr="008C313E">
        <w:t>(13)</w:t>
      </w:r>
      <w:r w:rsidRPr="008C313E">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8C313E">
        <w:rPr>
          <w:i/>
          <w:iCs/>
        </w:rPr>
        <w:t>npj Comput Mater</w:t>
      </w:r>
      <w:r w:rsidRPr="008C313E">
        <w:t xml:space="preserve"> </w:t>
      </w:r>
      <w:r w:rsidRPr="008C313E">
        <w:rPr>
          <w:b/>
          <w:bCs/>
        </w:rPr>
        <w:t>2021</w:t>
      </w:r>
      <w:r w:rsidRPr="008C313E">
        <w:t xml:space="preserve">, </w:t>
      </w:r>
      <w:r w:rsidRPr="008C313E">
        <w:rPr>
          <w:i/>
          <w:iCs/>
        </w:rPr>
        <w:t>7</w:t>
      </w:r>
      <w:r w:rsidRPr="008C313E">
        <w:t xml:space="preserve"> (1), 188. https://doi.org/10.1038/s41524-021-00656-9.</w:t>
      </w:r>
    </w:p>
    <w:p w14:paraId="7EB25BE8" w14:textId="77777777" w:rsidR="008C313E" w:rsidRPr="008C313E" w:rsidRDefault="008C313E" w:rsidP="008C313E">
      <w:pPr>
        <w:pStyle w:val="Bibliography"/>
      </w:pPr>
      <w:r w:rsidRPr="008C313E">
        <w:lastRenderedPageBreak/>
        <w:t>(14)</w:t>
      </w:r>
      <w:r w:rsidRPr="008C313E">
        <w:tab/>
        <w:t xml:space="preserve">Henderson, A. N.; Kauwe, S. K.; Sparks, T. D. Benchmark Datasets Incorporating Diverse Tasks, Sample Sizes, Material Systems, and Data Heterogeneity for Materials Informatics. </w:t>
      </w:r>
      <w:r w:rsidRPr="008C313E">
        <w:rPr>
          <w:i/>
          <w:iCs/>
        </w:rPr>
        <w:t>Data in Brief</w:t>
      </w:r>
      <w:r w:rsidRPr="008C313E">
        <w:t xml:space="preserve"> </w:t>
      </w:r>
      <w:r w:rsidRPr="008C313E">
        <w:rPr>
          <w:b/>
          <w:bCs/>
        </w:rPr>
        <w:t>2021</w:t>
      </w:r>
      <w:r w:rsidRPr="008C313E">
        <w:t xml:space="preserve">, </w:t>
      </w:r>
      <w:r w:rsidRPr="008C313E">
        <w:rPr>
          <w:i/>
          <w:iCs/>
        </w:rPr>
        <w:t>37</w:t>
      </w:r>
      <w:r w:rsidRPr="008C313E">
        <w:t>, 107262. https://doi.org/10.1016/j.dib.2021.107262.</w:t>
      </w:r>
    </w:p>
    <w:p w14:paraId="1B7CDC1A" w14:textId="77777777" w:rsidR="008C313E" w:rsidRPr="008C313E" w:rsidRDefault="008C313E" w:rsidP="008C313E">
      <w:pPr>
        <w:pStyle w:val="Bibliography"/>
      </w:pPr>
      <w:r w:rsidRPr="008C313E">
        <w:t>(15)</w:t>
      </w:r>
      <w:r w:rsidRPr="008C313E">
        <w:tab/>
        <w:t xml:space="preserve">Häse, F.; Aldeghi, M.; Hickman, R. J.; Roch, L. M.; Christensen, M.; Liles, E.; Hein, J. E.; Aspuru-Guzik, A. Olympus: A Benchmarking Framework for Noisy Optimization and Experiment Planning. </w:t>
      </w:r>
      <w:r w:rsidRPr="008C313E">
        <w:rPr>
          <w:i/>
          <w:iCs/>
        </w:rPr>
        <w:t>Mach. Learn.: Sci. Technol.</w:t>
      </w:r>
      <w:r w:rsidRPr="008C313E">
        <w:t xml:space="preserve"> </w:t>
      </w:r>
      <w:r w:rsidRPr="008C313E">
        <w:rPr>
          <w:b/>
          <w:bCs/>
        </w:rPr>
        <w:t>2021</w:t>
      </w:r>
      <w:r w:rsidRPr="008C313E">
        <w:t xml:space="preserve">, </w:t>
      </w:r>
      <w:r w:rsidRPr="008C313E">
        <w:rPr>
          <w:i/>
          <w:iCs/>
        </w:rPr>
        <w:t>2</w:t>
      </w:r>
      <w:r w:rsidRPr="008C313E">
        <w:t xml:space="preserve"> (3), 035021. https://doi.org/10.1088/2632-2153/abedc8.</w:t>
      </w:r>
    </w:p>
    <w:p w14:paraId="49E22B8E" w14:textId="5BDF181F" w:rsidR="00E648BD" w:rsidRDefault="00BD6A3A" w:rsidP="000E55C3">
      <w:pPr>
        <w:pStyle w:val="Bibliography"/>
      </w:pPr>
      <w:r>
        <w:fldChar w:fldCharType="end"/>
      </w:r>
    </w:p>
    <w:sectPr w:rsidR="00E648BD">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B08FB" w14:textId="77777777" w:rsidR="00870C18" w:rsidRDefault="00870C18">
      <w:pPr>
        <w:spacing w:line="240" w:lineRule="auto"/>
      </w:pPr>
      <w:r>
        <w:separator/>
      </w:r>
    </w:p>
  </w:endnote>
  <w:endnote w:type="continuationSeparator" w:id="0">
    <w:p w14:paraId="41B0898A" w14:textId="77777777" w:rsidR="00870C18" w:rsidRDefault="00870C18">
      <w:pPr>
        <w:spacing w:line="240" w:lineRule="auto"/>
      </w:pPr>
      <w:r>
        <w:continuationSeparator/>
      </w:r>
    </w:p>
  </w:endnote>
  <w:endnote w:type="continuationNotice" w:id="1">
    <w:p w14:paraId="0ED4AD86" w14:textId="77777777" w:rsidR="00870C18" w:rsidRDefault="00870C1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AB0D7B">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8D9D7" w14:textId="77777777" w:rsidR="00870C18" w:rsidRDefault="00870C18">
      <w:pPr>
        <w:spacing w:line="240" w:lineRule="auto"/>
      </w:pPr>
      <w:r>
        <w:separator/>
      </w:r>
    </w:p>
  </w:footnote>
  <w:footnote w:type="continuationSeparator" w:id="0">
    <w:p w14:paraId="795F5AEF" w14:textId="77777777" w:rsidR="00870C18" w:rsidRDefault="00870C18">
      <w:pPr>
        <w:spacing w:line="240" w:lineRule="auto"/>
      </w:pPr>
      <w:r>
        <w:continuationSeparator/>
      </w:r>
    </w:p>
  </w:footnote>
  <w:footnote w:type="continuationNotice" w:id="1">
    <w:p w14:paraId="11EBB79F" w14:textId="77777777" w:rsidR="00870C18" w:rsidRDefault="00870C1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B341F"/>
    <w:multiLevelType w:val="multilevel"/>
    <w:tmpl w:val="A4FAB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1"/>
  </w:num>
  <w:num w:numId="2" w16cid:durableId="14653428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rling Baird">
    <w15:presenceInfo w15:providerId="AD" w15:userId="S::u1326059@umail.utah.edu::c931e9de-30d8-4e23-9fbb-c0735c2af7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2631"/>
    <w:rsid w:val="000A64DA"/>
    <w:rsid w:val="000B0846"/>
    <w:rsid w:val="000B3C2D"/>
    <w:rsid w:val="000C61BB"/>
    <w:rsid w:val="000E425B"/>
    <w:rsid w:val="000E55C3"/>
    <w:rsid w:val="00161747"/>
    <w:rsid w:val="00173421"/>
    <w:rsid w:val="00176518"/>
    <w:rsid w:val="0017696F"/>
    <w:rsid w:val="001841E0"/>
    <w:rsid w:val="001960E4"/>
    <w:rsid w:val="001B57E7"/>
    <w:rsid w:val="001B6DB9"/>
    <w:rsid w:val="001D153B"/>
    <w:rsid w:val="001F2ED2"/>
    <w:rsid w:val="001F37FA"/>
    <w:rsid w:val="00206412"/>
    <w:rsid w:val="00237579"/>
    <w:rsid w:val="00240B49"/>
    <w:rsid w:val="002524D2"/>
    <w:rsid w:val="00257E05"/>
    <w:rsid w:val="00273D91"/>
    <w:rsid w:val="00281F3D"/>
    <w:rsid w:val="002B148B"/>
    <w:rsid w:val="002C0CB0"/>
    <w:rsid w:val="002D1119"/>
    <w:rsid w:val="002E134E"/>
    <w:rsid w:val="002E3396"/>
    <w:rsid w:val="002F769B"/>
    <w:rsid w:val="003149FB"/>
    <w:rsid w:val="00320A1A"/>
    <w:rsid w:val="003768E9"/>
    <w:rsid w:val="00382D12"/>
    <w:rsid w:val="003D0345"/>
    <w:rsid w:val="003F16D9"/>
    <w:rsid w:val="003F2330"/>
    <w:rsid w:val="003F6C31"/>
    <w:rsid w:val="0041451E"/>
    <w:rsid w:val="00465854"/>
    <w:rsid w:val="00496D15"/>
    <w:rsid w:val="004A4375"/>
    <w:rsid w:val="004B0025"/>
    <w:rsid w:val="004C79D4"/>
    <w:rsid w:val="004D5B90"/>
    <w:rsid w:val="00502723"/>
    <w:rsid w:val="00540CD2"/>
    <w:rsid w:val="00544B7C"/>
    <w:rsid w:val="00585493"/>
    <w:rsid w:val="00586ED6"/>
    <w:rsid w:val="00590699"/>
    <w:rsid w:val="005A36B9"/>
    <w:rsid w:val="005A4DE0"/>
    <w:rsid w:val="005A5ACB"/>
    <w:rsid w:val="005B4238"/>
    <w:rsid w:val="005C33B8"/>
    <w:rsid w:val="005E2068"/>
    <w:rsid w:val="00607A84"/>
    <w:rsid w:val="006417D8"/>
    <w:rsid w:val="00643A39"/>
    <w:rsid w:val="006535BC"/>
    <w:rsid w:val="00660B02"/>
    <w:rsid w:val="00671E5C"/>
    <w:rsid w:val="006873E1"/>
    <w:rsid w:val="006B56A1"/>
    <w:rsid w:val="006C3F95"/>
    <w:rsid w:val="006E0DD3"/>
    <w:rsid w:val="007441AE"/>
    <w:rsid w:val="007545D1"/>
    <w:rsid w:val="00786EE1"/>
    <w:rsid w:val="00792B92"/>
    <w:rsid w:val="007B6593"/>
    <w:rsid w:val="007D5D06"/>
    <w:rsid w:val="007D7C3B"/>
    <w:rsid w:val="007F7E0C"/>
    <w:rsid w:val="0084245A"/>
    <w:rsid w:val="008619AE"/>
    <w:rsid w:val="00861FF8"/>
    <w:rsid w:val="0086297D"/>
    <w:rsid w:val="00870C18"/>
    <w:rsid w:val="00870EE2"/>
    <w:rsid w:val="0087285E"/>
    <w:rsid w:val="00885F9D"/>
    <w:rsid w:val="008B25FC"/>
    <w:rsid w:val="008C1B48"/>
    <w:rsid w:val="008C313E"/>
    <w:rsid w:val="008C4370"/>
    <w:rsid w:val="0092681A"/>
    <w:rsid w:val="00942E0E"/>
    <w:rsid w:val="00947280"/>
    <w:rsid w:val="00967F6D"/>
    <w:rsid w:val="00980CF6"/>
    <w:rsid w:val="00993F2C"/>
    <w:rsid w:val="009A2DEE"/>
    <w:rsid w:val="009D59DB"/>
    <w:rsid w:val="009E2AD9"/>
    <w:rsid w:val="009F668F"/>
    <w:rsid w:val="00A64D2C"/>
    <w:rsid w:val="00A91868"/>
    <w:rsid w:val="00AA7892"/>
    <w:rsid w:val="00AB0D7B"/>
    <w:rsid w:val="00AC1493"/>
    <w:rsid w:val="00AC3189"/>
    <w:rsid w:val="00AF19A4"/>
    <w:rsid w:val="00AF681B"/>
    <w:rsid w:val="00B6396E"/>
    <w:rsid w:val="00B64E3D"/>
    <w:rsid w:val="00B733CE"/>
    <w:rsid w:val="00B779DA"/>
    <w:rsid w:val="00B77EF9"/>
    <w:rsid w:val="00B82318"/>
    <w:rsid w:val="00B8260D"/>
    <w:rsid w:val="00B9756D"/>
    <w:rsid w:val="00BA24BB"/>
    <w:rsid w:val="00BC2363"/>
    <w:rsid w:val="00BD6A3A"/>
    <w:rsid w:val="00BE59DE"/>
    <w:rsid w:val="00BF026C"/>
    <w:rsid w:val="00C068AF"/>
    <w:rsid w:val="00C475C1"/>
    <w:rsid w:val="00C53901"/>
    <w:rsid w:val="00C91C94"/>
    <w:rsid w:val="00CA41F5"/>
    <w:rsid w:val="00CB5457"/>
    <w:rsid w:val="00CD2749"/>
    <w:rsid w:val="00CF748D"/>
    <w:rsid w:val="00D045AD"/>
    <w:rsid w:val="00D40AE1"/>
    <w:rsid w:val="00D453D3"/>
    <w:rsid w:val="00D5039B"/>
    <w:rsid w:val="00DA2D96"/>
    <w:rsid w:val="00DA5135"/>
    <w:rsid w:val="00DE5888"/>
    <w:rsid w:val="00DE6612"/>
    <w:rsid w:val="00E14BA3"/>
    <w:rsid w:val="00E44AB5"/>
    <w:rsid w:val="00E54EFF"/>
    <w:rsid w:val="00E6340C"/>
    <w:rsid w:val="00E648BD"/>
    <w:rsid w:val="00E648F2"/>
    <w:rsid w:val="00E720BC"/>
    <w:rsid w:val="00EC2464"/>
    <w:rsid w:val="00EC5ADA"/>
    <w:rsid w:val="00EE0E06"/>
    <w:rsid w:val="00EE3B93"/>
    <w:rsid w:val="00F1561E"/>
    <w:rsid w:val="00F41303"/>
    <w:rsid w:val="00F523FB"/>
    <w:rsid w:val="00F55643"/>
    <w:rsid w:val="00F7485D"/>
    <w:rsid w:val="00F87C06"/>
    <w:rsid w:val="00FC0C21"/>
    <w:rsid w:val="00FE1808"/>
    <w:rsid w:val="00FE3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9E54AF4C-F51C-437F-B64D-BA0860178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1B6DB9"/>
    <w:rPr>
      <w:color w:val="800080" w:themeColor="followedHyperlink"/>
      <w:u w:val="single"/>
    </w:rPr>
  </w:style>
  <w:style w:type="paragraph" w:styleId="Header">
    <w:name w:val="header"/>
    <w:basedOn w:val="Normal"/>
    <w:link w:val="HeaderChar"/>
    <w:uiPriority w:val="99"/>
    <w:semiHidden/>
    <w:unhideWhenUsed/>
    <w:rsid w:val="00B779DA"/>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B779DA"/>
  </w:style>
  <w:style w:type="paragraph" w:styleId="Footer">
    <w:name w:val="footer"/>
    <w:basedOn w:val="Normal"/>
    <w:link w:val="FooterChar"/>
    <w:uiPriority w:val="99"/>
    <w:semiHidden/>
    <w:unhideWhenUsed/>
    <w:rsid w:val="00B779DA"/>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B779DA"/>
  </w:style>
  <w:style w:type="paragraph" w:styleId="Revision">
    <w:name w:val="Revision"/>
    <w:hidden/>
    <w:uiPriority w:val="99"/>
    <w:semiHidden/>
    <w:rsid w:val="00DE661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938574">
      <w:bodyDiv w:val="1"/>
      <w:marLeft w:val="0"/>
      <w:marRight w:val="0"/>
      <w:marTop w:val="0"/>
      <w:marBottom w:val="0"/>
      <w:divBdr>
        <w:top w:val="none" w:sz="0" w:space="0" w:color="auto"/>
        <w:left w:val="none" w:sz="0" w:space="0" w:color="auto"/>
        <w:bottom w:val="none" w:sz="0" w:space="0" w:color="auto"/>
        <w:right w:val="none" w:sz="0" w:space="0" w:color="auto"/>
      </w:divBdr>
    </w:div>
    <w:div w:id="346174986">
      <w:bodyDiv w:val="1"/>
      <w:marLeft w:val="0"/>
      <w:marRight w:val="0"/>
      <w:marTop w:val="0"/>
      <w:marBottom w:val="0"/>
      <w:divBdr>
        <w:top w:val="none" w:sz="0" w:space="0" w:color="auto"/>
        <w:left w:val="none" w:sz="0" w:space="0" w:color="auto"/>
        <w:bottom w:val="none" w:sz="0" w:space="0" w:color="auto"/>
        <w:right w:val="none" w:sz="0" w:space="0" w:color="auto"/>
      </w:divBdr>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061756092">
      <w:bodyDiv w:val="1"/>
      <w:marLeft w:val="0"/>
      <w:marRight w:val="0"/>
      <w:marTop w:val="0"/>
      <w:marBottom w:val="0"/>
      <w:divBdr>
        <w:top w:val="none" w:sz="0" w:space="0" w:color="auto"/>
        <w:left w:val="none" w:sz="0" w:space="0" w:color="auto"/>
        <w:bottom w:val="none" w:sz="0" w:space="0" w:color="auto"/>
        <w:right w:val="none" w:sz="0" w:space="0" w:color="auto"/>
      </w:divBdr>
      <w:divsChild>
        <w:div w:id="1498614616">
          <w:marLeft w:val="0"/>
          <w:marRight w:val="0"/>
          <w:marTop w:val="0"/>
          <w:marBottom w:val="0"/>
          <w:divBdr>
            <w:top w:val="none" w:sz="0" w:space="0" w:color="auto"/>
            <w:left w:val="none" w:sz="0" w:space="0" w:color="auto"/>
            <w:bottom w:val="none" w:sz="0" w:space="0" w:color="auto"/>
            <w:right w:val="none" w:sz="0" w:space="0" w:color="auto"/>
          </w:divBdr>
          <w:divsChild>
            <w:div w:id="95960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270719">
      <w:bodyDiv w:val="1"/>
      <w:marLeft w:val="0"/>
      <w:marRight w:val="0"/>
      <w:marTop w:val="0"/>
      <w:marBottom w:val="0"/>
      <w:divBdr>
        <w:top w:val="none" w:sz="0" w:space="0" w:color="auto"/>
        <w:left w:val="none" w:sz="0" w:space="0" w:color="auto"/>
        <w:bottom w:val="none" w:sz="0" w:space="0" w:color="auto"/>
        <w:right w:val="none" w:sz="0" w:space="0" w:color="auto"/>
      </w:divBdr>
    </w:div>
    <w:div w:id="1718356294">
      <w:bodyDiv w:val="1"/>
      <w:marLeft w:val="0"/>
      <w:marRight w:val="0"/>
      <w:marTop w:val="0"/>
      <w:marBottom w:val="0"/>
      <w:divBdr>
        <w:top w:val="none" w:sz="0" w:space="0" w:color="auto"/>
        <w:left w:val="none" w:sz="0" w:space="0" w:color="auto"/>
        <w:bottom w:val="none" w:sz="0" w:space="0" w:color="auto"/>
        <w:right w:val="none" w:sz="0" w:space="0" w:color="auto"/>
      </w:divBdr>
      <w:divsChild>
        <w:div w:id="1037782611">
          <w:marLeft w:val="0"/>
          <w:marRight w:val="0"/>
          <w:marTop w:val="0"/>
          <w:marBottom w:val="0"/>
          <w:divBdr>
            <w:top w:val="none" w:sz="0" w:space="0" w:color="auto"/>
            <w:left w:val="none" w:sz="0" w:space="0" w:color="auto"/>
            <w:bottom w:val="none" w:sz="0" w:space="0" w:color="auto"/>
            <w:right w:val="none" w:sz="0" w:space="0" w:color="auto"/>
          </w:divBdr>
          <w:divsChild>
            <w:div w:id="191994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843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github.com/sparks-baird/matsci-opt-benchmarks/tree/main/scripts/crabnet_hyperparameter"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doi.org/10.5281/zenodo.7694268"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rling.baird@utah.edu"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sparks-baird/matsci-opt-benchmarks/tree/main/notebooks/crabnet_hyperparamet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1a2a908-dc75-4c33-8042-1ee3696f7e9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4381EC93E695C41B67E163C96FB0C81" ma:contentTypeVersion="8" ma:contentTypeDescription="Create a new document." ma:contentTypeScope="" ma:versionID="6f533e8aea14a50f6a4b51827666f9e9">
  <xsd:schema xmlns:xsd="http://www.w3.org/2001/XMLSchema" xmlns:xs="http://www.w3.org/2001/XMLSchema" xmlns:p="http://schemas.microsoft.com/office/2006/metadata/properties" xmlns:ns3="e1a2a908-dc75-4c33-8042-1ee3696f7e9b" xmlns:ns4="29c108f0-c688-4d75-95ff-212ac3a7ece1" targetNamespace="http://schemas.microsoft.com/office/2006/metadata/properties" ma:root="true" ma:fieldsID="8e38ad59bf9059867f84144cd954a504" ns3:_="" ns4:_="">
    <xsd:import namespace="e1a2a908-dc75-4c33-8042-1ee3696f7e9b"/>
    <xsd:import namespace="29c108f0-c688-4d75-95ff-212ac3a7ec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2a908-dc75-4c33-8042-1ee3696f7e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9c108f0-c688-4d75-95ff-212ac3a7ece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17B6C-1798-497C-93FA-0BE052E3AF80}">
  <ds:schemaRefs>
    <ds:schemaRef ds:uri="http://schemas.microsoft.com/sharepoint/v3/contenttype/forms"/>
  </ds:schemaRefs>
</ds:datastoreItem>
</file>

<file path=customXml/itemProps2.xml><?xml version="1.0" encoding="utf-8"?>
<ds:datastoreItem xmlns:ds="http://schemas.openxmlformats.org/officeDocument/2006/customXml" ds:itemID="{07EA943E-DCEB-4758-BA4F-0021D98A53D4}">
  <ds:schemaRefs>
    <ds:schemaRef ds:uri="http://schemas.microsoft.com/office/2006/metadata/properties"/>
    <ds:schemaRef ds:uri="http://schemas.microsoft.com/office/infopath/2007/PartnerControls"/>
    <ds:schemaRef ds:uri="e1a2a908-dc75-4c33-8042-1ee3696f7e9b"/>
  </ds:schemaRefs>
</ds:datastoreItem>
</file>

<file path=customXml/itemProps3.xml><?xml version="1.0" encoding="utf-8"?>
<ds:datastoreItem xmlns:ds="http://schemas.openxmlformats.org/officeDocument/2006/customXml" ds:itemID="{80347584-2841-48BA-8645-4B1B7311E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2a908-dc75-4c33-8042-1ee3696f7e9b"/>
    <ds:schemaRef ds:uri="29c108f0-c688-4d75-95ff-212ac3a7e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9</Pages>
  <Words>10185</Words>
  <Characters>5806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0</CharactersWithSpaces>
  <SharedDoc>false</SharedDoc>
  <HLinks>
    <vt:vector size="54" baseType="variant">
      <vt:variant>
        <vt:i4>7798801</vt:i4>
      </vt:variant>
      <vt:variant>
        <vt:i4>78</vt:i4>
      </vt:variant>
      <vt:variant>
        <vt:i4>0</vt:i4>
      </vt:variant>
      <vt:variant>
        <vt:i4>5</vt:i4>
      </vt:variant>
      <vt:variant>
        <vt:lpwstr>https://github.com/sparks-baird/matsci-opt-benchmarks/tree/main/notebooks/crabnet_hyperparameter</vt:lpwstr>
      </vt:variant>
      <vt:variant>
        <vt:lpwstr/>
      </vt:variant>
      <vt:variant>
        <vt:i4>458871</vt:i4>
      </vt:variant>
      <vt:variant>
        <vt:i4>75</vt:i4>
      </vt:variant>
      <vt:variant>
        <vt:i4>0</vt:i4>
      </vt:variant>
      <vt:variant>
        <vt:i4>5</vt:i4>
      </vt:variant>
      <vt:variant>
        <vt:lpwstr>https://github.com/sparks-baird/matsci-opt-benchmarks/tree/main/scripts/crabnet_hyperparameter</vt:lpwstr>
      </vt:variant>
      <vt:variant>
        <vt:lpwstr/>
      </vt:variant>
      <vt:variant>
        <vt:i4>1310813</vt:i4>
      </vt:variant>
      <vt:variant>
        <vt:i4>27</vt:i4>
      </vt:variant>
      <vt:variant>
        <vt:i4>0</vt:i4>
      </vt:variant>
      <vt:variant>
        <vt:i4>5</vt:i4>
      </vt:variant>
      <vt:variant>
        <vt:lpwstr>https://dx.doi.org/10.5281/zenodo.7694289</vt:lpwstr>
      </vt:variant>
      <vt:variant>
        <vt:lpwstr/>
      </vt:variant>
      <vt:variant>
        <vt:i4>5505034</vt:i4>
      </vt:variant>
      <vt:variant>
        <vt:i4>24</vt:i4>
      </vt:variant>
      <vt:variant>
        <vt:i4>0</vt:i4>
      </vt:variant>
      <vt:variant>
        <vt:i4>5</vt:i4>
      </vt:variant>
      <vt:variant>
        <vt:lpwstr>https://github.com/sparks-baird/matsci-opt-benchmarks/tree/v0.2.1</vt:lpwstr>
      </vt:variant>
      <vt:variant>
        <vt:lpwstr/>
      </vt:variant>
      <vt:variant>
        <vt:i4>720926</vt:i4>
      </vt:variant>
      <vt:variant>
        <vt:i4>21</vt:i4>
      </vt:variant>
      <vt:variant>
        <vt:i4>0</vt:i4>
      </vt:variant>
      <vt:variant>
        <vt:i4>5</vt:i4>
      </vt:variant>
      <vt:variant>
        <vt:lpwstr>https://github.com/facebookincubator/submitit</vt:lpwstr>
      </vt:variant>
      <vt:variant>
        <vt:lpwstr/>
      </vt:variant>
      <vt:variant>
        <vt:i4>5898278</vt:i4>
      </vt:variant>
      <vt:variant>
        <vt:i4>18</vt:i4>
      </vt:variant>
      <vt:variant>
        <vt:i4>0</vt:i4>
      </vt:variant>
      <vt:variant>
        <vt:i4>5</vt:i4>
      </vt:variant>
      <vt:variant>
        <vt:lpwstr>https://github.com/sparks-baird/matsci-opt-benchmarks/blob/7c4346624895a7826ada07ff5e44c2f49eb42b9d/scripts/crabnet_hyperparameter/crabnet_hyperparameter_submitit.py</vt:lpwstr>
      </vt:variant>
      <vt:variant>
        <vt:lpwstr/>
      </vt:variant>
      <vt:variant>
        <vt:i4>5308417</vt:i4>
      </vt:variant>
      <vt:variant>
        <vt:i4>15</vt:i4>
      </vt:variant>
      <vt:variant>
        <vt:i4>0</vt:i4>
      </vt:variant>
      <vt:variant>
        <vt:i4>5</vt:i4>
      </vt:variant>
      <vt:variant>
        <vt:lpwstr>https://matbench.materialsproject.org/Leaderboards Per-Task/matbench_v0.1_matbench_expt_gap/</vt:lpwstr>
      </vt:variant>
      <vt:variant>
        <vt:lpwstr/>
      </vt:variant>
      <vt:variant>
        <vt:i4>6357050</vt:i4>
      </vt:variant>
      <vt:variant>
        <vt:i4>12</vt:i4>
      </vt:variant>
      <vt:variant>
        <vt:i4>0</vt:i4>
      </vt:variant>
      <vt:variant>
        <vt:i4>5</vt:i4>
      </vt:variant>
      <vt:variant>
        <vt:lpwstr>https://github.com/sparks-baird/CrabNet</vt:lpwstr>
      </vt:variant>
      <vt:variant>
        <vt:lpwstr/>
      </vt:variant>
      <vt:variant>
        <vt:i4>458867</vt:i4>
      </vt:variant>
      <vt:variant>
        <vt:i4>0</vt:i4>
      </vt:variant>
      <vt:variant>
        <vt:i4>0</vt:i4>
      </vt:variant>
      <vt:variant>
        <vt:i4>5</vt:i4>
      </vt:variant>
      <vt:variant>
        <vt:lpwstr>mailto:sterling.baird@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rling Baird</dc:creator>
  <cp:keywords/>
  <cp:lastModifiedBy>Sterling Baird</cp:lastModifiedBy>
  <cp:revision>22</cp:revision>
  <cp:lastPrinted>2023-03-06T21:08:00Z</cp:lastPrinted>
  <dcterms:created xsi:type="dcterms:W3CDTF">2023-03-03T06:54:00Z</dcterms:created>
  <dcterms:modified xsi:type="dcterms:W3CDTF">2023-03-1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ieeM79R"/&gt;&lt;style id="http://www.zotero.org/styles/american-chemical-society" hasBibliography="1" bibliographyStyleHasBeenSet="1"/&gt;&lt;prefs&gt;&lt;pref name="fieldType" value="Field"/&gt;&lt;/prefs&gt;&lt;/data&gt;</vt:lpwstr>
  </property>
  <property fmtid="{D5CDD505-2E9C-101B-9397-08002B2CF9AE}" pid="3" name="ContentTypeId">
    <vt:lpwstr>0x010100F4381EC93E695C41B67E163C96FB0C81</vt:lpwstr>
  </property>
</Properties>
</file>